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AD609A" w14:textId="50E0A1D1" w:rsidR="0048264B" w:rsidRDefault="0048264B" w:rsidP="0048264B">
      <w:pPr>
        <w:pStyle w:val="Heading1"/>
      </w:pPr>
      <w:r>
        <w:t>Supplementary Information</w:t>
      </w:r>
    </w:p>
    <w:p w14:paraId="54ACB1C1" w14:textId="58C38388" w:rsidR="00F15872" w:rsidRDefault="00F53236" w:rsidP="00F53236">
      <w:pPr>
        <w:pStyle w:val="Heading2"/>
      </w:pPr>
      <w:r w:rsidRPr="00F53236">
        <w:t>1.</w:t>
      </w:r>
      <w:r>
        <w:t xml:space="preserve"> </w:t>
      </w:r>
      <w:r w:rsidR="00F15872">
        <w:t>Inclusion Criteria</w:t>
      </w:r>
      <w:r w:rsidR="00912033">
        <w:t xml:space="preserve"> and Genotyping </w:t>
      </w:r>
    </w:p>
    <w:p w14:paraId="5FD6C8CE" w14:textId="5A34D5E5" w:rsidR="00F53236" w:rsidRPr="00F53236" w:rsidRDefault="00F53236" w:rsidP="00F53236">
      <w:pPr>
        <w:pStyle w:val="Heading3"/>
      </w:pPr>
      <w:r>
        <w:t>Inclusion Criteria</w:t>
      </w:r>
    </w:p>
    <w:p w14:paraId="4E02AEB6" w14:textId="2D009ADB" w:rsidR="0048264B" w:rsidRDefault="00F15872" w:rsidP="00912033">
      <w:r>
        <w:t xml:space="preserve">We restricted analyses to individuals of white British ancestry, as defined by participants who self-reported as “White British” and who had very similar ancestral backgrounds according to the principal component analysis (n=409,703), as described by </w:t>
      </w:r>
      <w:proofErr w:type="spellStart"/>
      <w:r>
        <w:t>Bycroft</w:t>
      </w:r>
      <w:proofErr w:type="spellEnd"/>
      <w:r>
        <w:t xml:space="preserve"> </w:t>
      </w:r>
      <w:r>
        <w:fldChar w:fldCharType="begin" w:fldLock="1"/>
      </w:r>
      <w:r>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 "plainTextFormattedCitation" : "(1)", "previouslyFormattedCitation" : "(1)" }, "properties" : { "noteIndex" : 0 }, "schema" : "https://github.com/citation-style-language/schema/raw/master/csl-citation.json" }</w:instrText>
      </w:r>
      <w:r>
        <w:fldChar w:fldCharType="separate"/>
      </w:r>
      <w:r w:rsidRPr="00F15872">
        <w:rPr>
          <w:noProof/>
        </w:rPr>
        <w:t>(1)</w:t>
      </w:r>
      <w:r>
        <w:fldChar w:fldCharType="end"/>
      </w:r>
      <w:r>
        <w:t xml:space="preserve">. We excluded individuals with sex-mismatch (derived by comparing genetic sex and reported sex) or individuals with sex-chromosome aneuploidy from the analysis (n=814). We estimated kinship coefficients using the KING toolset </w:t>
      </w:r>
      <w:r>
        <w:fldChar w:fldCharType="begin" w:fldLock="1"/>
      </w:r>
      <w:r>
        <w:instrText>ADDIN CSL_CITATION { "citationItems" : [ { "id" : "ITEM-1", "itemData" : { "DOI" : "10.1093/bioinformatics/btq559", "ISBN" : "1367-4811 (Electronic)\\r1367-4803 (Linking)", "ISSN" : "13674803", "PMID" : "20926424", "abstract" : "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u223cwc9c/KING.", "author" : [ { "dropping-particle" : "", "family" : "Manichaikul", "given" : "Ani", "non-dropping-particle" : "", "parse-names" : false, "suffix" : "" }, { "dropping-particle" : "", "family" : "Mychaleckyj", "given" : "Josyf C.", "non-dropping-particle" : "", "parse-names" : false, "suffix" : "" }, { "dropping-particle" : "", "family" : "Rich", "given" : "Stephen S.", "non-dropping-particle" : "", "parse-names" : false, "suffix" : "" }, { "dropping-particle" : "", "family" : "Daly", "given" : "Kathy", "non-dropping-particle" : "", "parse-names" : false, "suffix" : "" }, { "dropping-particle" : "", "family" : "Sale", "given" : "Mich\u00e8le", "non-dropping-particle" : "", "parse-names" : false, "suffix" : "" }, { "dropping-particle" : "", "family" : "Chen", "given" : "Wei Min", "non-dropping-particle" : "", "parse-names" : false, "suffix" : "" } ], "container-title" : "Bioinformatics", "id" : "ITEM-1", "issue" : "22", "issued" : { "date-parts" : [ [ "2010" ] ] }, "page" : "2867-2873", "title" : "Robust relationship inference in genome-wide association studies", "type" : "article-journal", "volume" : "26" }, "uris" : [ "http://www.mendeley.com/documents/?uuid=fad12324-f383-45b0-aa99-f5579107e18c" ] } ], "mendeley" : { "formattedCitation" : "(2)", "plainTextFormattedCitation" : "(2)", "previouslyFormattedCitation" : "(2)" }, "properties" : { "noteIndex" : 0 }, "schema" : "https://github.com/citation-style-language/schema/raw/master/csl-citation.json" }</w:instrText>
      </w:r>
      <w:r>
        <w:fldChar w:fldCharType="separate"/>
      </w:r>
      <w:r w:rsidRPr="00F15872">
        <w:rPr>
          <w:noProof/>
        </w:rPr>
        <w:t>(2)</w:t>
      </w:r>
      <w:r>
        <w:fldChar w:fldCharType="end"/>
      </w:r>
      <w:r>
        <w:t xml:space="preserve"> and identified 107,162 pairs of related individuals </w:t>
      </w:r>
      <w:r>
        <w:fldChar w:fldCharType="begin" w:fldLock="1"/>
      </w:r>
      <w:r>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 "plainTextFormattedCitation" : "(1)", "previouslyFormattedCitation" : "(1)" }, "properties" : { "noteIndex" : 0 }, "schema" : "https://github.com/citation-style-language/schema/raw/master/csl-citation.json" }</w:instrText>
      </w:r>
      <w:r>
        <w:fldChar w:fldCharType="separate"/>
      </w:r>
      <w:r w:rsidRPr="00F15872">
        <w:rPr>
          <w:noProof/>
        </w:rPr>
        <w:t>(1)</w:t>
      </w:r>
      <w:r>
        <w:fldChar w:fldCharType="end"/>
      </w:r>
      <w:r>
        <w:t xml:space="preserve">. We applied an in-house algorithm to this list and preferentially removed the individuals related to the greatest number of other individuals until no related pairs remain. This resulted in the exclusion of 79,448 individuals. Additionally, two individuals were removed due to them relating to a very large number (&gt;200) of individuals, and </w:t>
      </w:r>
      <w:r w:rsidRPr="00D0058C">
        <w:t>76</w:t>
      </w:r>
      <w:r>
        <w:t xml:space="preserve"> individuals were excluded as they withdrew from the study.</w:t>
      </w:r>
      <w:r w:rsidR="00F53236">
        <w:t xml:space="preserve"> After exclusions, 337,0</w:t>
      </w:r>
      <w:r w:rsidR="00347485">
        <w:t>09</w:t>
      </w:r>
      <w:r w:rsidR="00F53236">
        <w:t xml:space="preserve"> participants remained.</w:t>
      </w:r>
      <w:r w:rsidR="00350FB3">
        <w:t xml:space="preserve"> </w:t>
      </w:r>
    </w:p>
    <w:p w14:paraId="3F7390DB" w14:textId="6D6A58AC" w:rsidR="00F53236" w:rsidRDefault="00F53236" w:rsidP="00F53236">
      <w:pPr>
        <w:pStyle w:val="Heading3"/>
      </w:pPr>
      <w:r>
        <w:t>Genotyping</w:t>
      </w:r>
    </w:p>
    <w:p w14:paraId="0FF435E8" w14:textId="06DFE0E8" w:rsidR="00350FB3" w:rsidRDefault="00DF60AE" w:rsidP="00DF60AE">
      <w:r>
        <w:t xml:space="preserve">The full data release contains the cohort of successfully genotyped samples (n=488,377). 49,979 individuals were genotyped using the UK </w:t>
      </w:r>
      <w:proofErr w:type="spellStart"/>
      <w:r>
        <w:t>BiLEVE</w:t>
      </w:r>
      <w:proofErr w:type="spellEnd"/>
      <w:r>
        <w:t xml:space="preserve"> array and 438,398 using the UK Biobank axiom array. Pre-imputation QC, phasing and imputation are described elsewhere </w:t>
      </w:r>
      <w:r>
        <w:fldChar w:fldCharType="begin" w:fldLock="1"/>
      </w:r>
      <w:r w:rsidR="00F15872">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1)", "plainTextFormattedCitation" : "(1)", "previouslyFormattedCitation" : "(1)" }, "properties" : { "noteIndex" : 0 }, "schema" : "https://github.com/citation-style-language/schema/raw/master/csl-citation.json" }</w:instrText>
      </w:r>
      <w:r>
        <w:fldChar w:fldCharType="separate"/>
      </w:r>
      <w:r w:rsidR="00F15872" w:rsidRPr="00F15872">
        <w:rPr>
          <w:noProof/>
        </w:rPr>
        <w:t>(1)</w:t>
      </w:r>
      <w:r>
        <w:fldChar w:fldCharType="end"/>
      </w:r>
      <w:r>
        <w:t xml:space="preserve">. In brief, prior to phasing, multiallelic SNPs or those with MAF ≤1% were removed. Phasing of genotype data was performed using a modified version of the SHAPEIT2 algorithm </w:t>
      </w:r>
      <w:r>
        <w:fldChar w:fldCharType="begin" w:fldLock="1"/>
      </w:r>
      <w:r w:rsidR="00F15872">
        <w:instrText>ADDIN CSL_CITATION { "citationItems" : [ { "id" : "ITEM-1", "itemData" : { "DOI" : "10.1038/ng.3583", "ISBN" : "1546-1718 (Electronic) 1061-4036 (Linking)", "ISSN" : "15461718", "PMID" : "27270105", "abstract" : "The UK Biobank (UKB) has recently released genotypes on 152,328 individuals together with extensive phenotypic and lifestyle information. We present a new phasing method, SHAPEIT3, that can handle such biobank-scale data sets and results in switch error rates as low as \u223c0.3%. The method exhibits O(NlogN) scaling with sample size N, enabling fast and accurate phasing of even larger cohorts.", "author" : [ { "dropping-particle" : "", "family" : "O'Connell", "given" : "Jared", "non-dropping-particle" : "", "parse-names" : false, "suffix" : "" }, { "dropping-particle" : "", "family" : "Sharp", "given" : "Kevin", "non-dropping-particle" : "", "parse-names" : false, "suffix" : "" }, { "dropping-particle" : "", "family" : "Shrine", "given" : "Nick", "non-dropping-particle" : "", "parse-names" : false, "suffix" : "" }, { "dropping-particle" : "", "family" : "Wain", "given" : "Louise", "non-dropping-particle" : "", "parse-names" : false, "suffix" : "" }, { "dropping-particle" : "", "family" : "Hall", "given" : "Ian", "non-dropping-particle" : "", "parse-names" : false, "suffix" : "" }, { "dropping-particle" : "", "family" : "Tobin", "given" : "Martin", "non-dropping-particle" : "", "parse-names" : false, "suffix" : "" }, { "dropping-particle" : "", "family" : "Zagury", "given" : "Jean Francois", "non-dropping-particle" : "", "parse-names" : false, "suffix" : "" }, { "dropping-particle" : "", "family" : "Delaneau", "given" : "Olivier", "non-dropping-particle" : "", "parse-names" : false, "suffix" : "" }, { "dropping-particle" : "", "family" : "Marchini", "given" : "Jonathan", "non-dropping-particle" : "", "parse-names" : false, "suffix" : "" } ], "container-title" : "Nature Genetics", "id" : "ITEM-1", "issue" : "7", "issued" : { "date-parts" : [ [ "2016" ] ] }, "page" : "817-820", "title" : "Haplotype estimation for biobank-scale data sets", "type" : "article-journal", "volume" : "48" }, "uris" : [ "http://www.mendeley.com/documents/?uuid=52fd152c-4c2e-4d92-9651-e139387cfed8" ] } ], "mendeley" : { "formattedCitation" : "(3)", "plainTextFormattedCitation" : "(3)", "previouslyFormattedCitation" : "(3)" }, "properties" : { "noteIndex" : 0 }, "schema" : "https://github.com/citation-style-language/schema/raw/master/csl-citation.json" }</w:instrText>
      </w:r>
      <w:r>
        <w:fldChar w:fldCharType="separate"/>
      </w:r>
      <w:r w:rsidR="00F15872" w:rsidRPr="00F15872">
        <w:rPr>
          <w:noProof/>
        </w:rPr>
        <w:t>(3)</w:t>
      </w:r>
      <w:r>
        <w:fldChar w:fldCharType="end"/>
      </w:r>
      <w:r>
        <w:t xml:space="preserve">. Genotype imputation to a reference set combining the UK10K haplotype and HRC reference panels </w:t>
      </w:r>
      <w:r>
        <w:fldChar w:fldCharType="begin" w:fldLock="1"/>
      </w:r>
      <w:r w:rsidR="00F15872">
        <w:instrText>ADDIN CSL_CITATION { "citationItems" : [ { "id" : "ITEM-1", "itemData" : { "DOI" : "10.1038/ncomms9111", "ISBN" : "2041-1723", "ISSN" : "20411723", "PMID" : "26368830", "abstract" : "Imputing genotypes from reference panels created by whole-genome sequencing (WGS) provides a cost-effective strategy for augmenting the single-nucleotide polymorphism (SNP) content of genome-wide arrays. The UK10K Cohorts project has generated a data set of 3,781 whole genomes sequenced at low depth (average 7x), aiming to exhaustively characterize genetic variation down to 0.1% minor allele frequency in the British population. Here we demonstrate the value of this resource for improving imputation accuracy at rare and low-frequency variants in both a UK and an Italian population. We show that large increases in imputation accuracy can be achieved by re-phasing WGS reference panels after initial genotype calling. We also present a method for combining WGS panels to improve variant coverage and downstream imputation accuracy, which we illustrate by integrating 7,562 WGS haplotypes from the UK10K project with 2,184 haplotypes from the 1000 Genomes Project. Finally, we introduce a novel approximation that maintains speed without sacrificing imputation accuracy for rare variants.", "author" : [ { "dropping-particle" : "", "family" : "Huang", "given" : "Jie", "non-dropping-particle" : "", "parse-names" : false, "suffix" : "" }, { "dropping-particle" : "", "family" : "Howie", "given" : "Bryan", "non-dropping-particle" : "", "parse-names" : false, "suffix" : "" }, { "dropping-particle" : "", "family" : "McCarthy", "given" : "Shane", "non-dropping-particle" : "", "parse-names" : false, "suffix" : "" }, { "dropping-particle" : "", "family" : "Memari", "given" : "Yasin", "non-dropping-particle" : "", "parse-names" : false, "suffix" : "" }, { "dropping-particle" : "", "family" : "Walter", "given" : "Klaudia", "non-dropping-particle" : "", "parse-names" : false, "suffix" : "" }, { "dropping-particle" : "", "family" : "Min", "given" : "Josine L.", "non-dropping-particle" : "", "parse-names" : false, "suffix" : "" }, { "dropping-particle" : "", "family" : "Danecek", "given" : "Petr", "non-dropping-particle" : "", "parse-names" : false, "suffix" : "" }, { "dropping-particle" : "", "family" : "Malerba", "given" : "Giovanni", "non-dropping-particle" : "", "parse-names" : false, "suffix" : "" }, { "dropping-particle" : "", "family" : "Trabetti", "given" : "Elisabetta", "non-dropping-particle" : "", "parse-names" : false, "suffix" : "" }, { "dropping-particle" : "", "family" : "Zheng", "given" : "Hou Feng", "non-dropping-particle" : "", "parse-names" : false, "suffix" : "" }, { "dropping-particle" : "", "family" : "Gambaro", "given" : "Giovanni", "non-dropping-particle" : "", "parse-names" : false, "suffix" : "" }, { "dropping-particle" : "", "family" : "Richards", "given" : "J. Brent", "non-dropping-particle" : "", "parse-names" : false, "suffix" : "" }, { "dropping-particle" : "", "family" : "Durbin", "given" : "Richard", "non-dropping-particle" : "", "parse-names" : false, "suffix" : "" }, { "dropping-particle" : "", "family" : "Timpson", "given" : "Nicholas J.", "non-dropping-particle" : "", "parse-names" : false, "suffix" : "" }, { "dropping-particle" : "", "family" : "Marchini", "given" : "Jonathan", "non-dropping-particle" : "", "parse-names" : false, "suffix" : "" }, { "dropping-particle" : "", "family" : "Soranzo", "given" : "Nicole", "non-dropping-particle" : "", "parse-names" : false, "suffix" : "" }, { "dropping-particle" : "", "family" : "Turki", "given" : "Saeed", "non-dropping-particle" : "Al", "parse-names" : false, "suffix" : "" }, { "dropping-particle" : "", "family" : "Amuzu", "given" : "Antoinette", "non-dropping-particle" : "", "parse-names" : false, "suffix" : "" }, { "dropping-particle" : "", "family" : "Anderson", "given" : "Carl A.", "non-dropping-particle" : "", "parse-names" : false, "suffix" : "" }, { "dropping-particle" : "", "family" : "Anney", "given" : "Richard", "non-dropping-particle" : "", "parse-names" : false, "suffix" : "" }, { "dropping-particle" : "", "family" : "Antony", "given" : "Dinu", "non-dropping-particle" : "", "parse-names" : false, "suffix" : "" }, { "dropping-particle" : "", "family" : "Artigas", "given" : "Mar\u00eda Soler", "non-dropping-particle" : "", "parse-names" : false, "suffix" : "" }, { "dropping-particle" : "", "family" : "Ayub", "given" : "Muhammad", "non-dropping-particle" : "", "parse-names" : false, "suffix" : "" }, { "dropping-particle" : "", "family" : "Bala", "given" : "Senduran", "non-dropping-particle" : "", "parse-names" : false, "suffix" : "" }, { "dropping-particle" : "", "family" : "Barrett", "given" : "Jeffrey C.", "non-dropping-particle" : "", "parse-names" : false, "suffix" : "" }, { "dropping-particle" : "", "family" : "Barroso", "given" : "In\u00eas", "non-dropping-particle" : "", "parse-names" : false, "suffix" : "" }, { "dropping-particle" : "", "family" : "Beales", "given" : "Phil", "non-dropping-particle" : "", "parse-names" : false, "suffix" : "" }, { "dropping-particle" : "", "family" : "Benn", "given" : "Marianne", "non-dropping-particle" : "", "parse-names" : false, "suffix" : "" }, { "dropping-particle" : "", "family" : "Bentham", "given" : "Jamie", "non-dropping-particle" : "", "parse-names" : false, "suffix" : "" }, { "dropping-particle" : "", "family" : "Bhattacharya", "given" : "Shoumo", "non-dropping-particle" : "", "parse-names" : false, "suffix" : "" }, { "dropping-particle" : "", "family" : "Birney", "given" : "Ewan", "non-dropping-particle" : "", "parse-names" : false, "suffix" : "" }, { "dropping-particle" : "", "family" : "Blackwood", "given" : "Douglas", "non-dropping-particle" : "", "parse-names" : false, "suffix" : "" }, { "dropping-particle" : "", "family" : "Bobrow", "given" : "Martin", "non-dropping-particle" : "", "parse-names" : false, "suffix" : "" }, { "dropping-particle" : "", "family" : "Bochukova", "given" : "Elena", "non-dropping-particle" : "", "parse-names" : false, "suffix" : "" }, { "dropping-particle" : "", "family" : "Bolton", "given" : "Patrick F.", "non-dropping-particle" : "", "parse-names" : false, "suffix" : "" }, { "dropping-particle" : "", "family" : "Bounds", "given" : "Rebecca", "non-dropping-particle" : "", "parse-names" : false, "suffix" : "" }, { "dropping-particle" : "", "family" : "Boustred", "given" : "Chris", "non-dropping-particle" : "", "parse-names" : false, "suffix" : "" }, { "dropping-particle" : "", "family" : "Breen", "given" : "Gerome", "non-dropping-particle" : "", "parse-names" : false, "suffix" : "" }, { "dropping-particle" : "", "family" : "Calissano", "given" : "Mattia", "non-dropping-particle" : "", "parse-names" : false, "suffix" : "" }, { "dropping-particle" : "", "family" : "Carss", "given" : "Keren", "non-dropping-particle" : "", "parse-names" : false, "suffix" : "" }, { "dropping-particle" : "", "family" : "Casas", "given" : "Juan Pablo", "non-dropping-particle" : "", "parse-names" : false, "suffix" : "" }, { "dropping-particle" : "", "family" : "Chambers", "given" : "John C.", "non-dropping-particle" : "", "parse-names" : false, "suffix" : "" }, { "dropping-particle" : "", "family" : "Charlton", "given" : "Ruth", "non-dropping-particle" : "", "parse-names" : false, "suffix" : "" }, { "dropping-particle" : "", "family" : "Chatterjee", "given" : "Krishna", "non-dropping-particle" : "", "parse-names" : false, "suffix" : "" }, { "dropping-particle" : "", "family" : "Chen", "given" : "Lu", "non-dropping-particle" : "", "parse-names" : false, "suffix" : "" }, { "dropping-particle" : "", "family" : "Ciampi", "given" : "Antonio", "non-dropping-particle" : "", "parse-names" : false, "suffix" : "" }, { "dropping-particle" : "", "family" : "Cirak", "given" : "Sebahattin", "non-dropping-particle" : "", "parse-names" : false, "suffix" : "" }, { "dropping-particle" : "", "family" : "Clapham", "given" : "Peter", "non-dropping-particle" : "", "parse-names" : false, "suffix" : "" }, { "dropping-particle" : "", "family" : "Clement", "given" : "Gail", "non-dropping-particle" : "", "parse-names" : false, "suffix" : "" }, { "dropping-particle" : "", "family" : "Coates", "given" : "Guy", "non-dropping-particle" : "", "parse-names" : false, "suffix" : "" }, { "dropping-particle" : "", "family" : "Cocca", "given" : "Massimiliano", "non-dropping-particle" : "", "parse-names" : false, "suffix" : "" }, { "dropping-particle" : "", "family" : "Collier", "given" : "David A.", "non-dropping-particle" : "", "parse-names" : false, "suffix" : "" }, { "dropping-particle" : "", "family" : "Cosgrove", "given" : "Catherine", "non-dropping-particle" : "", "parse-names" : false, "suffix" : "" }, { "dropping-particle" : "", "family" : "Cox", "given" : "Tony", "non-dropping-particle" : "", "parse-names" : false, "suffix" : "" }, { "dropping-particle" : "", "family" : "Craddock", "given" : "Nick", "non-dropping-particle" : "", "parse-names" : false, "suffix" : "" }, { "dropping-particle" : "", "family" : "Crooks", "given" : "Lucy", "non-dropping-particle" : "", "parse-names" : false, "suffix" : "" }, { "dropping-particle" : "", "family" : "Curran", "given" : "Sarah", "non-dropping-particle" : "", "parse-names" : false, "suffix" : "" }, { "dropping-particle" : "", "family" : "Curtis", "given" : "David", "non-dropping-particle" : "", "parse-names" : false, "suffix" : "" }, { "dropping-particle" : "", "family" : "Daly", "given" : "Allan", "non-dropping-particle" : "", "parse-names" : false, "suffix" : "" }, { "dropping-particle" : "", "family" : "Day", "given" : "Ian N.M.", "non-dropping-particle" : "", "parse-names" : false, "suffix" : "" }, { "dropping-particle" : "", "family" : "Day-Williams", "given" : "Aaron", "non-dropping-particle" : "", "parse-names" : false, "suffix" : "" }, { "dropping-particle" : "", "family" : "Dedoussis", "given" : "George", "non-dropping-particle" : "", "parse-names" : false, "suffix" : "" }, { "dropping-particle" : "", "family" : "Down", "given" : "Thomas", "non-dropping-particle" : "", "parse-names" : false, "suffix" : "" }, { "dropping-particle" : "", "family" : "Du", "given" : "Yuanping", "non-dropping-particle" : "", "parse-names" : false, "suffix" : "" }, { "dropping-particle" : "", "family" : "Duijn", "given" : "Cornelia M.", "non-dropping-particle" : "Van", "parse-names" : false, "suffix" : "" }, { "dropping-particle" : "", "family" : "Dunham", "given" : "Ian", "non-dropping-particle" : "", "parse-names" : false, "suffix" : "" }, { "dropping-particle" : "", "family" : "Edkins", "given" : "Sarah", "non-dropping-particle" : "", "parse-names" : false, "suffix" : "" }, { "dropping-particle" : "", "family" : "Ekong", "given" : "Rosemary", "non-dropping-particle" : "", "parse-names" : false, "suffix" : "" }, { "dropping-particle" : "", "family" : "Ellis", "given" : "Peter", "non-dropping-particle" : "", "parse-names" : false, "suffix" : "" }, { "dropping-particle" : "", "family" : "Evans", "given" : "David M.", "non-dropping-particle" : "", "parse-names" : false, "suffix" : "" }, { "dropping-particle" : "", "family" : "Farooqi", "given" : "I. Sadaf", "non-dropping-particle" : "", "parse-names" : false, "suffix" : "" }, { "dropping-particle" : "", "family" : "Fitzpatrick", "given" : "David R.", "non-dropping-particle" : "", "parse-names" : false, "suffix" : "" }, { "dropping-particle" : "", "family" : "Flicek", "given" : "Paul", "non-dropping-particle" : "", "parse-names" : false, "suffix" : "" }, { "dropping-particle" : "", "family" : "Floyd", "given" : "James", "non-dropping-particle" : "", "parse-names" : false, "suffix" : "" }, { "dropping-particle" : "", "family" : "Foley", "given" : "A. Reghan", "non-dropping-particle" : "", "parse-names" : false, "suffix" : "" }, { "dropping-particle" : "", "family" : "Franklin", "given" : "Christopher S.", "non-dropping-particle" : "", "parse-names" : false, "suffix" : "" }, { "dropping-particle" : "", "family" : "Futema", "given" : "Marta", "non-dropping-particle" : "", "parse-names" : false, "suffix" : "" }, { "dropping-particle" : "", "family" : "Gallagher", "given" : "Louise", "non-dropping-particle" : "", "parse-names" : false, "suffix" : "" }, { "dropping-particle" : "", "family" : "Gasparini", "given" : "Paolo", "non-dropping-particle" : "", "parse-names" : false, "suffix" : "" }, { "dropping-particle" : "", "family" : "Gaunt", "given" : "Tom R.", "non-dropping-particle" : "", "parse-names" : false, "suffix" : "" }, { "dropping-particle" : "", "family" : "Geihs", "given" : "Matthias", "non-dropping-particle" : "", "parse-names" : false, "suffix" : "" }, { "dropping-particle" : "", "family" : "Geschwind", "given" : "Daniel", "non-dropping-particle" : "", "parse-names" : false, "suffix" : "" }, { "dropping-particle" : "", "family" : "Greenwood", "given" : "Celia", "non-dropping-particle" : "", "parse-names" : false, "suffix" : "" }, { "dropping-particle" : "", "family" : "Griffin", "given" : "Heather", "non-dropping-particle" : "", "parse-names" : false, "suffix" : "" }, { "dropping-particle" : "", "family" : "Grozeva", "given" : "Detelina", "non-dropping-particle" : "", "parse-names" : false, "suffix" : "" }, { "dropping-particle" : "", "family" : "Guo", "given" : "Xiaosen", "non-dropping-particle" : "", "parse-names" : false, "suffix" : "" }, { "dropping-particle" : "", "family" : "Guo", "given" : "Xueqin", "non-dropping-particle" : "", "parse-names" : false, "suffix" : "" }, { "dropping-particle" : "", "family" : "Gurling", "given" : "Hugh", "non-dropping-particle" : "", "parse-names" : false, "suffix" : "" }, { "dropping-particle" : "", "family" : "Hart", "given" : "Deborah", "non-dropping-particle" : "", "parse-names" : false, "suffix" : "" }, { "dropping-particle" : "", "family" : "Hendricks", "given" : "Audrey E.", "non-dropping-particle" : "", "parse-names" : false, "suffix" : "" }, { "dropping-particle" : "", "family" : "Holmans", "given" : "Peter", "non-dropping-particle" : "", "parse-names" : false, "suffix" : "" }, { "dropping-particle" : "", "family" : "Huang", "given" : "Liren", "non-dropping-particle" : "", "parse-names" : false, "suffix" : "" }, { "dropping-particle" : "", "family" : "Hubbard", "given" : "Tim", "non-dropping-particle" : "", "parse-names" : false, "suffix" : "" }, { "dropping-particle" : "", "family" : "Humphries", "given" : "Steve E.", "non-dropping-particle" : "", "parse-names" : false, "suffix" : "" }, { "dropping-particle" : "", "family" : "Hurles", "given" : "Matthew E.", "non-dropping-particle" : "", "parse-names" : false, "suffix" : "" }, { "dropping-particle" : "", "family" : "Hysi", "given" : "Pirro", "non-dropping-particle" : "", "parse-names" : false, "suffix" : "" }, { "dropping-particle" : "", "family" : "Iotchkova", "given" : "Valentina", "non-dropping-particle" : "", "parse-names" : false, "suffix" : "" }, { "dropping-particle" : "", "family" : "Isaacs", "given" : "Aaron", "non-dropping-particle" : "", "parse-names" : false, "suffix" : "" }, { "dropping-particle" : "", "family" : "Jackson", "given" : "David K.", "non-dropping-particle" : "", "parse-names" : false, "suffix" : "" }, { "dropping-particle" : "", "family" : "Jamshidi", "given" : "Yalda", "non-dropping-particle" : "", "parse-names" : false, "suffix" : "" }, { "dropping-particle" : "", "family" : "Johnson", "given" : "Jon", "non-dropping-particle" : "", "parse-names" : false, "suffix" : "" }, { "dropping-particle" : "", "family" : "Joyce", "given" : "Chris", "non-dropping-particle" : "", "parse-names" : false, "suffix" : "" }, { "dropping-particle" : "", "family" : "Karczewski", "given" : "Konrad J.", "non-dropping-particle" : "", "parse-names" : false, "suffix" : "" }, { "dropping-particle" : "", "family" : "Kaye", "given" : "Jane", "non-dropping-particle" : "", "parse-names" : false, "suffix" : "" }, { "dropping-particle" : "", "family" : "Keane", "given" : "Thomas", "non-dropping-particle" : "", "parse-names" : false, "suffix" : "" }, { "dropping-particle" : "", "family" : "Kemp", "given" : "John P.", "non-dropping-particle" : "", "parse-names" : false, "suffix" : "" }, { "dropping-particle" : "", "family" : "Kennedy", "given" : "Karen", "non-dropping-particle" : "", "parse-names" : false, "suffix" : "" }, { "dropping-particle" : "", "family" : "Kent", "given" : "Alastair", "non-dropping-particle" : "", "parse-names" : false, "suffix" : "" }, { "dropping-particle" : "", "family" : "Keogh", "given" : "Julia", "non-dropping-particle" : "", "parse-names" : false, "suffix" : "" }, { "dropping-particle" : "", "family" : "Khawaja", "given" : "Farrah", "non-dropping-particle" : "", "parse-names" : false, "suffix" : "" }, { "dropping-particle" : "", "family" : "Kleber", "given" : "Marcus E.", "non-dropping-particle" : "", "parse-names" : false, "suffix" : "" }, { "dropping-particle" : "", "family" : "Kogelenberg", "given" : "Margriet", "non-dropping-particle" : "Van", "parse-names" : false, "suffix" : "" }, { "dropping-particle" : "", "family" : "Kolb-Kokocinski", "given" : "Anja", "non-dropping-particle" : "", "parse-names" : false, "suffix" : "" }, { "dropping-particle" : "", "family" : "Kooner", "given" : "Jaspal S.", "non-dropping-particle" : "", "parse-names" : false, "suffix" : "" }, { "dropping-particle" : "", "family" : "Lachance", "given" : "Genevieve", "non-dropping-particle" : "", "parse-names" : false, "suffix" : "" }, { "dropping-particle" : "", "family" : "Langenberg", "given" : "Claudia", "non-dropping-particle" : "", "parse-names" : false, "suffix" : "" }, { "dropping-particle" : "", "family" : "Langford", "given" : "Cordelia", "non-dropping-particle" : "", "parse-names" : false, "suffix" : "" }, { "dropping-particle" : "", "family" : "Lawson", "given" : "Daniel", "non-dropping-particle" : "", "parse-names" : false, "suffix" : "" }, { "dropping-particle" : "", "family" : "Lee", "given" : "Irene", "non-dropping-particle" : "", "parse-names" : false, "suffix" : "" }, { "dropping-particle" : "", "family" : "Leeuwen", "given" : "Elisabeth M.", "non-dropping-particle" : "Van", "parse-names" : false, "suffix" : "" }, { "dropping-particle" : "", "family" : "Lek", "given" : "Monkol", "non-dropping-particle" : "", "parse-names" : false, "suffix" : "" }, { "dropping-particle" : "", "family" : "Li", "given" : "Rui", "non-dropping-particle" : "", "parse-names" : false, "suffix" : "" }, { "dropping-particle" : "", "family" : "Li", "given" : "Yingrui", "non-dropping-particle" : "", "parse-names" : false, "suffix" : "" }, { "dropping-particle" : "", "family" : "Liang", "given" : "Jieqin", "non-dropping-particle" : "", "parse-names" : false, "suffix" : "" }, { "dropping-particle" : "", "family" : "Lin", "given" : "Hong", "non-dropping-particle" : "", "parse-names" : false, "suffix" : "" }, { "dropping-particle" : "", "family" : "Liu", "given" : "Ryan", "non-dropping-particle" : "", "parse-names" : false, "suffix" : "" }, { "dropping-particle" : "", "family" : "L\u00f6nnqvist", "given" : "Jouko", "non-dropping-particle" : "", "parse-names" : false, "suffix" : "" }, { "dropping-particle" : "", "family" : "Lopes", "given" : "Luis R.", "non-dropping-particle" : "", "parse-names" : false, "suffix" : "" }, { "dropping-particle" : "", "family" : "Lopes", "given" : "Margarida", "non-dropping-particle" : "", "parse-names" : false, "suffix" : "" }, { "dropping-particle" : "", "family" : "Luan", "given" : "Jian'an", "non-dropping-particle" : "", "parse-names" : false, "suffix" : "" }, { "dropping-particle" : "", "family" : "MacArthur", "given" : "Daniel G.", "non-dropping-particle" : "", "parse-names" : false, "suffix" : "" }, { "dropping-particle" : "", "family" : "Mangino", "given" : "Massimo", "non-dropping-particle" : "", "parse-names" : false, "suffix" : "" }, { "dropping-particle" : "", "family" : "Marenne", "given" : "Ga\u00eblle", "non-dropping-particle" : "", "parse-names" : false, "suffix" : "" }, { "dropping-particle" : "", "family" : "M\u00e4rz", "given" : "Winfried", "non-dropping-particle" : "", "parse-names" : false, "suffix" : "" }, { "dropping-particle" : "", "family" : "Maslen", "given" : "John", "non-dropping-particle" : "", "parse-names" : false, "suffix" : "" }, { "dropping-particle" : "", "family" : "Matchan", "given" : "Angela", "non-dropping-particle" : "", "parse-names" : false, "suffix" : "" }, { "dropping-particle" : "", "family" : "Mathieson", "given" : "Iain", "non-dropping-particle" : "", "parse-names" : false, "suffix" : "" }, { "dropping-particle" : "", "family" : "McGuffin", "given" : "Peter", "non-dropping-particle" : "", "parse-names" : false, "suffix" : "" }, { "dropping-particle" : "", "family" : "McIntosh", "given" : "Andrew M.", "non-dropping-particle" : "", "parse-names" : false, "suffix" : "" }, { "dropping-particle" : "", "family" : "McKechanie", "given" : "Andrew G.", "non-dropping-particle" : "", "parse-names" : false, "suffix" : "" }, { "dropping-particle" : "", "family" : "McQuillin", "given" : "Andrew", "non-dropping-particle" : "", "parse-names" : false, "suffix" : "" }, { "dropping-particle" : "", "family" : "Metrustry", "given" : "Sarah", "non-dropping-particle" : "", "parse-names" : false, "suffix" : "" }, { "dropping-particle" : "", "family" : "Migone", "given" : "Nicola", "non-dropping-particle" : "", "parse-names" : false, "suffix" : "" }, { "dropping-particle" : "", "family" : "Mitchison", "given" : "Hannah M.", "non-dropping-particle" : "", "parse-names" : false, "suffix" : "" }, { "dropping-particle" : "", "family" : "Moayyeri", "given" : "Alireza", "non-dropping-particle" : "", "parse-names" : false, "suffix" : "" }, { "dropping-particle" : "", "family" : "Morris", "given" : "James", "non-dropping-particle" : "", "parse-names" : false, "suffix" : "" }, { "dropping-particle" : "", "family" : "Morris", "given" : "Richard", "non-dropping-particle" : "", "parse-names" : false, "suffix" : "" }, { "dropping-particle" : "", "family" : "Muddyman", "given" : "Dawn", "non-dropping-particle" : "", "parse-names" : false, "suffix" : "" }, { "dropping-particle" : "", "family" : "Muntoni", "given" : "Francesco", "non-dropping-particle" : "", "parse-names" : false, "suffix" : "" }, { "dropping-particle" : "", "family" : "Nordestgaard", "given" : "B\u00f8rge G.", "non-dropping-particle" : "", "parse-names" : false, "suffix" : "" }, { "dropping-particle" : "", "family" : "Northstone", "given" : "Kate", "non-dropping-particle" : "", "parse-names" : false, "suffix" : "" }, { "dropping-particle" : "", "family" : "O'Donovan", "given" : "Michael C.", "non-dropping-particle" : "", "parse-names" : false, "suffix" : "" }, { "dropping-particle" : "", "family" : "O'Rahilly", "given" : "Stephen", "non-dropping-particle" : "", "parse-names" : false, "suffix" : "" }, { "dropping-particle" : "", "family" : "Onoufriadis", "given" : "Alexandros", "non-dropping-particle" : "", "parse-names" : false, "suffix" : "" }, { "dropping-particle" : "", "family" : "Oualkacha", "given" : "Karim",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noutsopoulou", "given" : "Kalliope", "non-dropping-particle" : "", "parse-names" : false, "suffix" : "" }, { "dropping-particle" : "", "family" : "Parker", "given" : "Victoria", "non-dropping-particle" : "", "parse-names" : false, "suffix" : "" }, { "dropping-particle" : "", "family" : "Parr", "given" : "Jeremy R.", "non-dropping-particle" : "", "parse-names" : false, "suffix" : "" }, { "dropping-particle" : "", "family" : "Paternoster", "given" : "Lavinia", "non-dropping-particle" : "", "parse-names" : false, "suffix" : "" }, { "dropping-particle" : "", "family" : "Paunio", "given" : "Tiina", "non-dropping-particle" : "", "parse-names" : false, "suffix" : "" }, { "dropping-particle" : "", "family" : "Payne", "given" : "Felicity", "non-dropping-particle" : "", "parse-names" : false, "suffix" : "" }, { "dropping-particle" : "", "family" : "Payne", "given" : "Stewart J.", "non-dropping-particle" : "", "parse-names" : false, "suffix" : "" }, { "dropping-particle" : "", "family" : "Perry", "given" : "John R.B.", "non-dropping-particle" : "", "parse-names" : false, "suffix" : "" }, { "dropping-particle" : "", "family" : "Pietilainen", "given" : "Olli", "non-dropping-particle" : "", "parse-names" : false, "suffix" : "" }, { "dropping-particle" : "", "family" : "Plagnol", "given" : "Vincent", "non-dropping-particle" : "", "parse-names" : false, "suffix" : "" }, { "dropping-particle" : "", "family" : "Pollitt", "given" : "Rebecca C.", "non-dropping-particle" : "", "parse-names" : false, "suffix" : "" }, { "dropping-particle" : "", "family" : "Povey", "given" : "Sue", "non-dropping-particle" : "", "parse-names" : false, "suffix" : "" }, { "dropping-particle" : "", "family" : "Quail", "given" : "Michael A.", "non-dropping-particle" : "", "parse-names" : false, "suffix" : "" }, { "dropping-particle" : "", "family" : "Quaye", "given" : "Lydia", "non-dropping-particle" : "", "parse-names" : false, "suffix" : "" }, { "dropping-particle" : "", "family" : "Raymond", "given" : "Lucy", "non-dropping-particle" : "", "parse-names" : false, "suffix" : "" }, { "dropping-particle" : "", "family" : "Rehnstr\u00f6m", "given" : "Karola", "non-dropping-particle" : "", "parse-names" : false, "suffix" : "" }, { "dropping-particle" : "", "family" : "Ridout", "given" : "Cheryl K.", "non-dropping-particle" : "", "parse-names" : false, "suffix" : "" }, { "dropping-particle" : "", "family" : "Ring", "given" : "Susan", "non-dropping-particle" : "", "parse-names" : false, "suffix" : "" }, { "dropping-particle" : "", "family" : "Ritchie", "given" : "Graham R.S.", "non-dropping-particle" : "", "parse-names" : false, "suffix" : "" }, { "dropping-particle" : "", "family" : "Roberts", "given" : "Nicola", "non-dropping-particle" : "", "parse-names" : false, "suffix" : "" }, { "dropping-particle" : "", "family" : "Robinson", "given" : "Rachel L.", "non-dropping-particle" : "", "parse-names" : false, "suffix" : "" }, { "dropping-particle" : "", "family" : "Savage", "given" : "David B.", "non-dropping-particle" : "", "parse-names" : false, "suffix" : "" }, { "dropping-particle" : "", "family" : "Scambler", "given" : "Peter", "non-dropping-particle" : "", "parse-names" : false, "suffix" : "" }, { "dropping-particle" : "", "family" : "Schiffels", "given" : "Stephan", "non-dropping-particle" : "", "parse-names" : false, "suffix" : "" }, { "dropping-particle" : "", "family" : "Schmidts", "given" : "Miriam", "non-dropping-particle" : "", "parse-names" : false, "suffix" : "" }, { "dropping-particle" : "", "family" : "Schoenmakers", "given" : "Nadia", "non-dropping-particle" : "", "parse-names" : false, "suffix" : "" }, { "dropping-particle" : "", "family" : "Scott", "given" : "Richard H.", "non-dropping-particle" : "", "parse-names" : false, "suffix" : "" }, { "dropping-particle" : "", "family" : "Scott", "given" : "Robert A.", "non-dropping-particle" : "", "parse-names" : false, "suffix" : "" }, { "dropping-particle" : "", "family" : "Semple", "given" : "Robert K.", "non-dropping-particle" : "", "parse-names" : false, "suffix" : "" }, { "dropping-particle" : "", "family" : "Serra", "given" : "Eva", "non-dropping-particle" : "", "parse-names" : false, "suffix" : "" }, { "dropping-particle" : "", "family" : "Sharp", "given" : "Sally I.", "non-dropping-particle" : "", "parse-names" : false, "suffix" : "" }, { "dropping-particle" : "", "family" : "Shaw", "given" : "Adam", "non-dropping-particle" : "", "parse-names" : false, "suffix" : "" }, { "dropping-particle" : "", "family" : "Shihab", "given" : "Hashem A.", "non-dropping-particle" : "", "parse-names" : false, "suffix" : "" }, { "dropping-particle" : "", "family" : "Shin", "given" : "So Youn", "non-dropping-particle" : "", "parse-names" : false, "suffix" : "" }, { "dropping-particle" : "", "family" : "Skuse", "given" : "David", "non-dropping-particle" : "", "parse-names" : false, "suffix" : "" }, { "dropping-particle" : "", "family" : "Small", "given" : "Kerrin S.", "non-dropping-particle" : "", "parse-names" : false, "suffix" : "" }, { "dropping-particle" : "", "family" : "Smee", "given" : "Carol", "non-dropping-particle" : "", "parse-names" : false, "suffix" : "" }, { "dropping-particle" : "", "family" : "Smith", "given" : "George Davey", "non-dropping-particle" : "", "parse-names" : false, "suffix" : "" }, { "dropping-particle" : "", "family" : "Southam", "given" : "Lorraine", "non-dropping-particle" : "", "parse-names" : false, "suffix" : "" }, { "dropping-particle" : "", "family" : "Spasic-Boskovic", "given" : "Olivera", "non-dropping-particle" : "", "parse-names" : false, "suffix" : "" }, { "dropping-particle" : "", "family" : "Spector", "given" : "Timothy D.", "non-dropping-particle" : "", "parse-names" : false, "suffix" : "" }, { "dropping-particle" : "", "family" : "Clair", "given" : "David", "non-dropping-particle" : "St.", "parse-names" : false, "suffix" : "" }, { "dropping-particle" : "", "family" : "Pourcain", "given" : "Beate", "non-dropping-particle" : "St.", "parse-names" : false, "suffix" : "" }, { "dropping-particle" : "", "family" : "Stalker", "given" : "Jim", "non-dropping-particle" : "", "parse-names" : false, "suffix" : "" }, { "dropping-particle" : "", "family" : "Stevens", "given" : "Elizabeth", "non-dropping-particle" : "", "parse-names" : false, "suffix" : "" }, { "dropping-particle" : "", "family" : "Sun", "given" : "Jianping", "non-dropping-particle" : "", "parse-names" : false, "suffix" : "" }, { "dropping-particle" : "", "family" : "Surdulescu", "given" : "Gabriela", "non-dropping-particle" : "", "parse-names" : false, "suffix" : "" }, { "dropping-particle" : "", "family" : "Suvisaari", "given" : "Jaana", "non-dropping-particle" : "", "parse-names" : false, "suffix" : "" }, { "dropping-particle" : "", "family" : "Syrris", "given" : "Petros", "non-dropping-particle" : "", "parse-names" : false, "suffix" : "" }, { "dropping-particle" : "", "family" : "Tachmazidou", "given" : "Ioanna", "non-dropping-particle" : "", "parse-names" : false, "suffix" : "" }, { "dropping-particle" : "", "family" : "Taylor", "given" : "Rohan", "non-dropping-particle" : "", "parse-names" : false, "suffix" : "" }, { "dropping-particle" : "", "family" : "Tian", "given" : "Jing", "non-dropping-particle" : "", "parse-names" : false, "suffix" : "" }, { "dropping-particle" : "", "family" : "Tobin", "given" : "Martin D.", "non-dropping-particle" : "", "parse-names" : false, "suffix" : "" }, { "dropping-particle" : "", "family" : "Toniolo", "given" : "Daniela", "non-dropping-particle" : "", "parse-names" : false, "suffix" : "" }, { "dropping-particle" : "", "family" : "Traglia", "given" : "Michela", "non-dropping-particle" : "", "parse-names" : false, "suffix" : "" }, { "dropping-particle" : "", "family" : "Tybjaerg-Hansen", "given" : "Anne", "non-dropping-particle" : "", "parse-names" : false, "suffix" : "" }, { "dropping-particle" : "", "family" : "Valdes", "given" : "Ana M.", "non-dropping-particle" : "", "parse-names" : false, "suffix" : "" }, { "dropping-particle" : "", "family" : "Vandersteen", "given" : "Anthony M.", "non-dropping-particle" : "", "parse-names" : false, "suffix" : "" }, { "dropping-particle" : "", "family" : "Varbo", "given" : "Anette", "non-dropping-particle" : "", "parse-names" : false, "suffix" : "" }, { "dropping-particle" : "", "family" : "Vijayarangakannan", "given" : "Parthiban", "non-dropping-particle" : "", "parse-names" : false, "suffix" : "" }, { "dropping-particle" : "", "family" : "Visscher", "given" : "Peter M.", "non-dropping-particle" : "", "parse-names" : false, "suffix" : "" }, { "dropping-particle" : "V.", "family" : "Wain", "given" : "Louise", "non-dropping-particle" : "", "parse-names" : false, "suffix" : "" }, { "dropping-particle" : "", "family" : "Walters", "given" : "James T.R.", "non-dropping-particle" : "", "parse-names" : false, "suffix" : "" }, { "dropping-particle" : "", "family" : "Wang", "given" : "Guangbiao", "non-dropping-particle" : "", "parse-names" : false, "suffix" : "" }, { "dropping-particle" : "", "family" : "Wang", "given" : "Jun", "non-dropping-particle" : "", "parse-names" : false, "suffix" : "" }, { "dropping-particle" : "", "family" : "Wang", "given" : "Yu", "non-dropping-particle" : "", "parse-names" : false, "suffix" : "" }, { "dropping-particle" : "", "family" : "Ward", "given" : "Kirsten", "non-dropping-particle" : "", "parse-names" : false, "suffix" : "" }, { "dropping-particle" : "", "family" : "Wheeler", "given" : "Eleanor", "non-dropping-particle" : "", "parse-names" : false, "suffix" : "" }, { "dropping-particle" : "", "family" : "Whincup", "given" : "Peter", "non-dropping-particle" : "", "parse-names" : false, "suffix" : "" }, { "dropping-particle" : "", "family" : "Whyte", "given" : "Tamieka", "non-dropping-particle" : "", "parse-names" : false, "suffix" : "" }, { "dropping-particle" : "", "family" : "Williams", "given" : "Hywel J.", "non-dropping-particle" : "", "parse-names" : false, "suffix" : "" }, { "dropping-particle" : "", "family" : "Williamson", "given" : "Kathleen A.", "non-dropping-particle" : "", "parse-names" : false, "suffix" : "" }, { "dropping-particle" : "", "family" : "Wilson", "given" : "Crispian", "non-dropping-particle" : "", "parse-names" : false, "suffix" : "" }, { "dropping-particle" : "", "family" : "Wilson", "given" : "Scott G.", "non-dropping-particle" : "", "parse-names" : false, "suffix" : "" }, { "dropping-particle" : "", "family" : "Wong", "given" : "Kim", "non-dropping-particle" : "", "parse-names" : false, "suffix" : "" }, { "dropping-particle" : "", "family" : "Xu", "given" : "Chang Jiang", "non-dropping-particle" : "", "parse-names" : false, "suffix" : "" }, { "dropping-particle" : "", "family" : "Yang", "given" : "Jian", "non-dropping-particle" : "", "parse-names" : false, "suffix" : "" }, { "dropping-particle" : "", "family" : "Zaza", "given" : "Gianluigi", "non-dropping-particle" : "", "parse-names" : false, "suffix" : "" }, { "dropping-particle" : "", "family" : "Zeggini", "given" : "Eleftheria", "non-dropping-particle" : "", "parse-names" : false, "suffix" : "" }, { "dropping-particle" : "", "family" : "Zhang", "given" : "Feng", "non-dropping-particle" : "", "parse-names" : false, "suffix" : "" }, { "dropping-particle" : "", "family" : "Zhang", "given" : "Pingbo", "non-dropping-particle" : "", "parse-names" : false, "suffix" : "" }, { "dropping-particle" : "", "family" : "Zhang", "given" : "Weihua", "non-dropping-particle" : "", "parse-names" : false, "suffix" : "" } ], "container-title" : "Nature Communications", "id" : "ITEM-1", "issued" : { "date-parts" : [ [ "2015" ] ] }, "title" : "Improved imputation of low-frequency and rare variants using the UK10K haplotype reference panel", "type" : "article-journal", "volume" : "6" }, "uris" : [ "http://www.mendeley.com/documents/?uuid=466af3e6-cb28-4319-bdd6-f1358746f499" ] } ], "mendeley" : { "formattedCitation" : "(4)", "plainTextFormattedCitation" : "(4)", "previouslyFormattedCitation" : "(4)" }, "properties" : { "noteIndex" : 0 }, "schema" : "https://github.com/citation-style-language/schema/raw/master/csl-citation.json" }</w:instrText>
      </w:r>
      <w:r>
        <w:fldChar w:fldCharType="separate"/>
      </w:r>
      <w:r w:rsidR="00F15872" w:rsidRPr="00F15872">
        <w:rPr>
          <w:noProof/>
        </w:rPr>
        <w:t>(4)</w:t>
      </w:r>
      <w:r>
        <w:fldChar w:fldCharType="end"/>
      </w:r>
      <w:r>
        <w:t xml:space="preserve"> was performed using IMPUTE2 algorithms </w:t>
      </w:r>
      <w:r>
        <w:fldChar w:fldCharType="begin" w:fldLock="1"/>
      </w:r>
      <w:r w:rsidR="00F15872">
        <w:instrText>ADDIN CSL_CITATION { "citationItems" : [ { "id" : "ITEM-1", "itemData" : { "DOI" : "10.1534/g3.111.001198", "ISBN" : "2160-1836 (Electronic)\\n2160-1836 (Linking)", "ISSN" : "2160-1836", "PMID" : "22384356", "abstract" : "Genotype imputation is a statistical technique that is often used to increase the power and resolution of genetic association studies. Imputation methods work by using haplotype patterns in a reference panel to predict unobserved genotypes in a study dataset, and a number of approaches have been proposed for choosing subsets of reference haplotypes that will maximize accuracy in a given study population. These panel selection strategies become harder to apply and interpret as sequencing efforts like the 1000 Genomes Project produce larger and more diverse reference sets, which led us to develop an alternative framework. Our approach is built around a new approximation that uses local sequence similarity to choose a custom reference panel for each study haplotype in each region of the genome. This approximation makes it computationally efficient to use all available reference haplotypes, which allows us to bypass the panel selection step and to improve accuracy at low-frequency variants by capturing unexpected allele sharing among populations. Using data from HapMap 3, we show that our framework produces accurate results in a wide range of human populations. We also use data from the Malaria Genetic Epidemiology Network (MalariaGEN) to provide recommendations for imputation-based studies in Africa. We demonstrate that our approximation improves efficiency in large, sequence-based reference panels, and we discuss general computational strategies for modern reference datasets. Genome-wide association studies will soon be able to harness the power of thousands of reference genomes, and our work provides a practical way for investigators to use this rich information. New methodology from this study is implemented in the IMPUTE2 software package.", "author" : [ { "dropping-particle" : "", "family" : "Howie", "given" : "Bryan", "non-dropping-particle" : "", "parse-names" : false, "suffix" : "" }, { "dropping-particle" : "", "family" : "Marchini", "given" : "Jonathan", "non-dropping-particle" : "", "parse-names" : false, "suffix" : "" }, { "dropping-particle" : "", "family" : "Stephens", "given" : "Matthew", "non-dropping-particle" : "", "parse-names" : false, "suffix" : "" } ], "container-title" : "G3&amp;amp;#58; Genes|Genomes|Genetics", "id" : "ITEM-1", "issue" : "6", "issued" : { "date-parts" : [ [ "2011" ] ] }, "page" : "457-470", "title" : "Genotype Imputation with Thousands of Genomes", "type" : "article-journal", "volume" : "1" }, "uris" : [ "http://www.mendeley.com/documents/?uuid=bcfbde1c-37df-49fd-8e67-f0cba6f22645" ] } ], "mendeley" : { "formattedCitation" : "(5)", "plainTextFormattedCitation" : "(5)", "previouslyFormattedCitation" : "(5)" }, "properties" : { "noteIndex" : 0 }, "schema" : "https://github.com/citation-style-language/schema/raw/master/csl-citation.json" }</w:instrText>
      </w:r>
      <w:r>
        <w:fldChar w:fldCharType="separate"/>
      </w:r>
      <w:r w:rsidR="00F15872" w:rsidRPr="00F15872">
        <w:rPr>
          <w:noProof/>
        </w:rPr>
        <w:t>(5)</w:t>
      </w:r>
      <w:r>
        <w:fldChar w:fldCharType="end"/>
      </w:r>
      <w:r>
        <w:t xml:space="preserve">. The analyses presented here were restricted to autosomal variants within the HRC site list using a graded filtering with varying imputation quality for different allele frequency ranges. Therefore, rarer genetic variants are required to have a higher imputation INFO score (Info&gt;0.3 for </w:t>
      </w:r>
      <w:r w:rsidR="00031061">
        <w:t>minor allele frequency (MAF)</w:t>
      </w:r>
      <w:r>
        <w:t xml:space="preserve"> &gt;3%; Info&gt;0.6 for MAF 1-3%; Info&gt;0.8 for MAF 0.5-1%; Info&gt;0.9 for MAF 0.1- 0.5%) with MAF and Info scores having been recalculated on an in house derived ‘European’ subset.</w:t>
      </w:r>
    </w:p>
    <w:p w14:paraId="07D69A39" w14:textId="5F444B45" w:rsidR="009A5714" w:rsidRDefault="00350FB3" w:rsidP="00DF60AE">
      <w:r>
        <w:t xml:space="preserve">Further information on the MRC-IEU quality control of UK Biobank genetic data is available online </w:t>
      </w:r>
      <w:r>
        <w:fldChar w:fldCharType="begin" w:fldLock="1"/>
      </w:r>
      <w:r w:rsidR="00F91C13">
        <w:instrText>ADDIN CSL_CITATION { "citationItems" : [ { "id" : "ITEM-1", "itemData" : { "DOI" : "10.5523/bris.1ovaau5sxunp2cv8rcy88688v", "URL" : "https://data.bris.ac.uk/data/dataset/1ovaau5sxunp2cv8rcy88688v", "abstract" : "This is a full description of the quality control procedure undertaken and the derived files produced by the MRC-IEU associated with the full UK Biobank (version 3, March 2018) genetic data.\r\n\r\n", "author" : [ { "dropping-particle" : "", "family" : "Mitchell, R., Hemani, G., Dudding, T., Corbin, L., Harrison, S., Paternoster", "given" : "L.", "non-dropping-particle" : "", "parse-names" : false, "suffix" : "" } ], "container-title" : "data.bris", "id" : "ITEM-1", "issued" : { "date-parts" : [ [ "2018" ] ] }, "title" : "UK Biobank Genetic Data: MRC-IEU Quality Control, version 2 - Datasets - data.bris", "type" : "webpage" }, "uris" : [ "http://www.mendeley.com/documents/?uuid=67ecb8ac-5d55-44f9-aa1d-d9bda6d5fa2c" ] } ], "mendeley" : { "formattedCitation" : "(6)", "plainTextFormattedCitation" : "(6)", "previouslyFormattedCitation" : "(6)" }, "properties" : { "noteIndex" : 0 }, "schema" : "https://github.com/citation-style-language/schema/raw/master/csl-citation.json" }</w:instrText>
      </w:r>
      <w:r>
        <w:fldChar w:fldCharType="separate"/>
      </w:r>
      <w:r w:rsidRPr="00350FB3">
        <w:rPr>
          <w:noProof/>
        </w:rPr>
        <w:t>(6)</w:t>
      </w:r>
      <w:r>
        <w:fldChar w:fldCharType="end"/>
      </w:r>
      <w:r>
        <w:t>.</w:t>
      </w:r>
    </w:p>
    <w:p w14:paraId="51746BDE" w14:textId="77777777" w:rsidR="00350FB3" w:rsidRDefault="00350FB3" w:rsidP="00DF60AE"/>
    <w:p w14:paraId="41448DB3" w14:textId="5CF82A5A" w:rsidR="00F15872" w:rsidRDefault="00B14F5E" w:rsidP="00F15872">
      <w:pPr>
        <w:pStyle w:val="Heading2"/>
      </w:pPr>
      <w:r>
        <w:t>2</w:t>
      </w:r>
      <w:r w:rsidR="00F15872">
        <w:t xml:space="preserve">. </w:t>
      </w:r>
      <w:r w:rsidR="00031061">
        <w:t>Genome Wide Association Study</w:t>
      </w:r>
      <w:r w:rsidR="00F15872">
        <w:t xml:space="preserve"> Search and </w:t>
      </w:r>
      <w:r w:rsidR="00031061">
        <w:t>Polygenic Risk Score</w:t>
      </w:r>
      <w:r w:rsidR="00F15872">
        <w:t xml:space="preserve"> </w:t>
      </w:r>
      <w:r w:rsidR="00992EFD">
        <w:t>G</w:t>
      </w:r>
      <w:r w:rsidR="00F15872">
        <w:t>eneration</w:t>
      </w:r>
    </w:p>
    <w:p w14:paraId="7DFCF5BF" w14:textId="10FB95D1" w:rsidR="00F15872" w:rsidRDefault="00F15872" w:rsidP="00F15872">
      <w:r w:rsidRPr="0048264B">
        <w:t xml:space="preserve">We searched MR-Base </w:t>
      </w:r>
      <w:r w:rsidRPr="0048264B">
        <w:fldChar w:fldCharType="begin" w:fldLock="1"/>
      </w:r>
      <w:r w:rsidR="00AC4046">
        <w:instrText>ADDIN CSL_CITATION { "citationItems" : [ { "id" : "ITEM-1", "itemData" : { "DOI" : "10.7554/eLife.34408", "ISSN" : "2050-084X", "PMID" : "29846171", "abstract" : "&lt;p&g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lt;/p&gt;", "author" : [ { "dropping-particle" : "", "family" : "Hemani", "given" : "Gibran", "non-dropping-particle" : "", "parse-names" : false, "suffix" : "" }, { "dropping-particle" : "", "family" : "Zheng", "given" : "Jie", "non-dropping-particle" : "", "parse-names" : false, "suffix" : "" }, { "dropping-particle" : "", "family" : "Elsworth", "given" : "Benjamin", "non-dropping-particle" : "", "parse-names" : false, "suffix" : "" }, { "dropping-particle" : "", "family" : "Wade", "given" : "Kaitlin H", "non-dropping-particle" : "", "parse-names" : false, "suffix" : "" }, { "dropping-particle" : "", "family" : "Haberland", "given" : "Valeriia", "non-dropping-particle" : "", "parse-names" : false, "suffix" : "" }, { "dropping-particle" : "", "family" : "Baird", "given" : "Denis", "non-dropping-particle" : "", "parse-names" : false, "suffix" : "" }, { "dropping-particle" : "", "family" : "Laurin", "given" : "Charles", "non-dropping-particle" : "", "parse-names" : false, "suffix" : "" }, { "dropping-particle" : "", "family" : "Burgess", "given" : "Stephen", "non-dropping-particle" : "", "parse-names" : false, "suffix" : "" }, { "dropping-particle" : "", "family" : "Bowden", "given" : "Jack", "non-dropping-particle" : "", "parse-names" : false, "suffix" : "" }, { "dropping-particle" : "", "family" : "Langdon", "given" : "Ryan", "non-dropping-particle" : "", "parse-names" : false, "suffix" : "" }, { "dropping-particle" : "", "family" : "Tan", "given" : "Vanessa Y", "non-dropping-particle" : "", "parse-names" : false, "suffix" : "" }, { "dropping-particle" : "", "family" : "Yarmolinsky", "given" : "James", "non-dropping-particle" : "", "parse-names" : false, "suffix" : "" }, { "dropping-particle" : "", "family" : "Shihab", "given" : "Hashem A", "non-dropping-particle" : "", "parse-names" : false, "suffix" : "" }, { "dropping-particle" : "", "family" : "Timpson", "given" : "Nicholas J", "non-dropping-particle" : "", "parse-names" : false, "suffix" : "" }, { "dropping-particle" : "", "family" : "Evans", "given" : "David M", "non-dropping-particle" : "", "parse-names" : false, "suffix" : "" }, { "dropping-particle" : "", "family" : "Relton", "given" : "Caroline", "non-dropping-particle" : "", "parse-names" : false, "suffix" : "" }, { "dropping-particle" : "", "family" : "Martin", "given" : "Richard M", "non-dropping-particle" : "", "parse-names" : false, "suffix" : "" }, { "dropping-particle" : "", "family" : "Davey Smith", "given" : "George", "non-dropping-particle" : "", "parse-names" : false, "suffix" : "" }, { "dropping-particle" : "", "family" : "Gaunt", "given" : "Tom R", "non-dropping-particle" : "", "parse-names" : false, "suffix" : "" }, { "dropping-particle" : "", "family" : "Haycock", "given" : "Philip C", "non-dropping-particle" : "", "parse-names" : false, "suffix" : "" } ], "container-title" : "eLife", "id" : "ITEM-1", "issued" : { "date-parts" : [ [ "2018" ] ] }, "page" : "e34408", "title" : "The MR-Base platform supports systematic causal inference across the human phenome", "type" : "article-journal", "volume" : "7" }, "uris" : [ "http://www.mendeley.com/documents/?uuid=cd206ca4-0680-40e1-9526-dc71d9973470" ] } ], "mendeley" : { "formattedCitation" : "(7)", "plainTextFormattedCitation" : "(7)", "previouslyFormattedCitation" : "(7)" }, "properties" : { "noteIndex" : 0 }, "schema" : "https://github.com/citation-style-language/schema/raw/master/csl-citation.json" }</w:instrText>
      </w:r>
      <w:r w:rsidRPr="0048264B">
        <w:fldChar w:fldCharType="separate"/>
      </w:r>
      <w:r w:rsidR="00AC4046" w:rsidRPr="00AC4046">
        <w:rPr>
          <w:noProof/>
        </w:rPr>
        <w:t>(7)</w:t>
      </w:r>
      <w:r w:rsidRPr="0048264B">
        <w:fldChar w:fldCharType="end"/>
      </w:r>
      <w:r w:rsidRPr="0048264B">
        <w:t xml:space="preserve"> and the NHGRI-EBI </w:t>
      </w:r>
      <w:proofErr w:type="spellStart"/>
      <w:r w:rsidRPr="0048264B">
        <w:t>Catalog</w:t>
      </w:r>
      <w:proofErr w:type="spellEnd"/>
      <w:r w:rsidRPr="0048264B">
        <w:t xml:space="preserve"> of published genome-wide association studies</w:t>
      </w:r>
      <w:r w:rsidR="00031061">
        <w:t xml:space="preserve"> (GWAS)</w:t>
      </w:r>
      <w:r w:rsidRPr="0048264B">
        <w:t xml:space="preserve"> (</w:t>
      </w:r>
      <w:hyperlink r:id="rId8" w:history="1">
        <w:r w:rsidRPr="0048264B">
          <w:rPr>
            <w:rStyle w:val="Hyperlink"/>
            <w:u w:val="none"/>
          </w:rPr>
          <w:t>https://www.ebi.ac.uk/gwas</w:t>
        </w:r>
      </w:hyperlink>
      <w:r w:rsidRPr="0048264B">
        <w:t xml:space="preserve">) to find suitable GWAS. If we found no suitable GWAS for any health </w:t>
      </w:r>
      <w:r w:rsidR="00F063B6">
        <w:t>condition or risk factor</w:t>
      </w:r>
      <w:r w:rsidRPr="0048264B">
        <w:t>, we conducted an online search for</w:t>
      </w:r>
      <w:r w:rsidR="00F063B6">
        <w:t xml:space="preserve"> a previous</w:t>
      </w:r>
      <w:r w:rsidRPr="0048264B">
        <w:t xml:space="preserve"> GWAS. Only European populations were considered, and if we found multiple GWAS for the same health </w:t>
      </w:r>
      <w:r w:rsidR="00F063B6">
        <w:t>condition or risk factor</w:t>
      </w:r>
      <w:r w:rsidRPr="0048264B">
        <w:t>, we selected the GWAS with the most participants. We searched for proxy SNPs with an R</w:t>
      </w:r>
      <w:r w:rsidRPr="0048264B">
        <w:rPr>
          <w:vertAlign w:val="superscript"/>
        </w:rPr>
        <w:t>2</w:t>
      </w:r>
      <w:r w:rsidRPr="0048264B">
        <w:t xml:space="preserve"> above 0.8 (using genotype data from European individuals (CEU) from phase 3 (version 5) of the 1000 Genomes project </w:t>
      </w:r>
      <w:r w:rsidRPr="0048264B">
        <w:fldChar w:fldCharType="begin" w:fldLock="1"/>
      </w:r>
      <w:r w:rsidR="00AC4046">
        <w:instrText>ADDIN CSL_CITATION { "citationItems" : [ { "id" : "ITEM-1", "itemData" : { "DOI" : "10.1038/nature11632", "ISBN" : "1476-4687 (Electronic)\\r0028-0836 (Linking)", "ISSN" : "00280836",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Dinh", "given" : "Huyen", "non-dropping-particle" : "", "parse-names" : false, "suffix" : "" }, { "dropping-particle" : "", "family" : "Kovar", "given" : "Christie", "non-dropping-particle" : "", "parse-names" : false, "suffix" : "" }, { "dropping-particle" : "", "family" : "Lee", "given" : "Sandra", "non-dropping-particle" : "", "parse-names" : false, "suffix" : "" }, { "dropping-particle" : "", "family" : "Lewis", "given" : "Lora", "non-dropping-particle" : "", "parse-names" : false, "suffix" : "" }, { "dropping-particle" : "", "family" : "Muzny", "given" : "Donna", "non-dropping-particle" : "", "parse-names" : false, "suffix" : "" }, { "dropping-particle" : "", "family" : "Reid", "given" : "Jeff", "non-dropping-particle" : "", "parse-names" : false, "suffix" : "" }, { "dropping-particle" : "", "family" : "Wang", "given" : "Min",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 "given" : "Zhu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Su", "given" : "Zhe", "non-dropping-particle" : "", "parse-names" : false, "suffix" : "" }, { "dropping-particle" : "", "family" : "Tai", "given" : "Shuaishua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Yin", "given" : "Ye",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Zhou", "given" : "Yan", "non-dropping-particle" : "", "parse-names" : false, "suffix" : "" }, { "dropping-particle" : "", "family" : "Gupta", "given" : "Namrata", "non-dropping-particle" : "", "parse-names" : false, "suffix" : "" }, { "dropping-particle" : "", "family" : "Clarke", "given" : "Laura", "non-dropping-particle" : "", "parse-names" : false, "suffix" : "" }, { "dropping-particle" : "", "family" : "Leinonen", "given" : "Rasko",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 Laure", "non-dropping-particle" : "", "parse-names" : false, "suffix" : "" }, { "dropping-particle" : "", "family" : "Fulton", "given" : "Lucinda", "non-dropping-particle" : "", "parse-names" : false, "suffix" : "" }, { "dropping-particle" : "", "family" : "Fulton", "given" : "Robert", "non-dropping-particle" : "", "parse-names" : false, "suffix" : "" }, { "dropping-particle" : "", "family" : "Weinstock", "given" : "George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Lu", "given" : "James", "non-dropping-particle" : "", "parse-names" : false, "suffix" : "" }, { "dropping-particle" : "", "family" : "Nagaswamy", "given" : "Uma", "non-dropping-particle" : "", "parse-names" : false, "suffix" : "" }, { "dropping-particle" : "", "family" : "Sabo", "given" : "Aniko", "non-dropping-particle" : "", "parse-names" : false, "suffix" : "" }, { "dropping-particle" : "", "family" : "Wang", "given" : "Yi", "non-dropping-particle" : "", "parse-names" : false, "suffix" : "" }, { "dropping-particle" : "", "family" : "Yu", "given" : "Jin", "non-dropping-particle" : "", "parse-names" : false, "suffix" : "" }, { "dropping-particle" : "", "family" : "Coin", "given" : "Lachlan J.M.", "non-dropping-particle" : "", "parse-names" : false, "suffix" : "" }, { "dropping-particle" : "", "family" : "Fang", "given" : "Lin", "non-dropping-particle" : "", "parse-names" : false, "suffix" : "" }, { "dropping-particle" : "", "family" : "Li", "given" : "Qibin",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Qin", "given" : "Nan", "non-dropping-particle" : "", "parse-names" : false, "suffix" : "" }, { "dropping-particle" : "", "family" : "Shao", "given" : "Haojing", "non-dropping-particle" : "", "parse-names" : false, "suffix" : "" }, { "dropping-particle" : "", "family" : "Wang", "given" : "Bingqia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 Ping",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Griffin", "given" : "Lauren", "non-dropping-particle" : "", "parse-names" : false, "suffix" : "" }, { "dropping-particle" : "", "family" : "Hsieh", "given" : "Chih Heng", "non-dropping-particle" : "", "parse-names" : false, "suffix" : "" }, { "dropping-particle" : "", "family" : "Mills", "given" : "Ryan E.", "non-dropping-particle" : "", "parse-names" : false, "suffix" : "" }, { "dropping-particle" : "", "family" : "Shi", "given" : "Xinghua", "non-dropping-particle" : "", "parse-names" : false, "suffix" : "" }, { "dropping-particle" : "", "family" : "Grotthuss", "given" : "Marcin", "non-dropping-particle" : "Von", "parse-names" : false, "suffix" : "" }, { "dropping-particle" : "", "family" : "Zhang", "given" : "Chengsheng", "non-dropping-particle" : "", "parse-names" : false, "suffix" : "" }, { "dropping-particle" : "", "family" : "Daly", "given" : "Mark J.", "non-dropping-particle" : "", "parse-names" : false, "suffix" : "" }, { "dropping-particle" : "", "family" : "Depristo", "given" : "Mark A.", "non-dropping-particle" : "", "parse-names" : false, "suffix" : "" }, { "dropping-particle" : "", "family" : "Banks", "given" : "Eric", "non-dropping-particle" : "", "parse-names" : false, "suffix" : "" }, { "dropping-particle" : "", "family" : "Bhatia", "given" : "Gaurav", "non-dropping-particle" : "", "parse-names" : false, "suffix" : "" }, { "dropping-particle" : "", "family" : "Carneiro", "given" : "Mauricio O.",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ndsaker", "given" : "Robert E.", "non-dropping-particle" : "", "parse-names" : false, "suffix" : "" }, { "dropping-particle" : "", "family" : "Hartl", "given" : "Chri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Schaffner", "given" : "Stephen F.",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Jin", "given" : "Hanjun", "non-dropping-particle" : "", "parse-names" : false, "suffix" : "" }, { "dropping-particle" : "", "family" : "Kim", "given" : "Wook", "non-dropping-particle" : "", "parse-names" : false, "suffix" : "" }, { "dropping-particle" : "", "family" : "Cheol Kim", "given" : "Ki", "non-dropping-particle" : "", "parse-names" : false, "suffix" : "" }, { "dropping-particle" : "", "family" : "Rausch", "given" : "Tobias", "non-dropping-particle" : "", "parse-names" : false, "suffix" : "" }, { "dropping-particle" : "", "family" : "Beal", "given" : "Kathryn", "non-dropping-particle" : "", "parse-names" : false, "suffix" : "" }, { "dropping-particle" : "", "family" : "Cunningham", "given" : "Fiona",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S.",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Sabeti", "given" : "Pardis C.", "non-dropping-particle" : "", "parse-names" : false, "suffix" : "" }, { "dropping-particle" : "", "family" : "Grossman", "given" : "Sharon R.", "non-dropping-particle" : "", "parse-names" : false, "suffix" : "" }, { "dropping-particle" : "", "family" : "Tabrizi", "given" : "Shervin", "non-dropping-particle" : "", "parse-names" : false, "suffix" : "" }, { "dropping-particle" : "", "family" : "Tariyal", "given" : "Ridhi",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Tony", "non-dropping-particle" : "", "parse-names" : false, "suffix" : "" }, { "dropping-particle" : "", "family" : "Eberle", "given" : "Michael",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Ye", "given" : "Kai",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Herwig", "given" : "Ralf", "non-dropping-particle" : "", "parse-names" : false, "suffix" : "" }, { "dropping-particle" : "", "family" : "Shriver", "given" : "Mark D.", "non-dropping-particle" : "", "parse-names" : false, "suffix" : "" }, { "dropping-particle" : "", "family" : "Bustamante", "given" : "Carlos D.", "non-dropping-particle" : "", "parse-names" : false, "suffix" : "" }, { "dropping-particle" : "", "family" : "Byrnes", "given" : "Jake K.", "non-dropping-particle" : "", "parse-names" : false, "suffix" : "" }, { "dropping-particle" : "", "family" : "La Vega", "given" : "Francisco M.", "non-dropping-particle" : "De", "parse-names" : false, "suffix" : "" }, { "dropping-particle" : "", "family" : "Gravel", "given" : "Simon", "non-dropping-particle" : "", "parse-names" : false, "suffix" : "" }, { "dropping-particle" : "", "family" : "Kenny", "given" : "Eimear E.", "non-dropping-particle" : "", "parse-names" : false, "suffix" : "" }, { "dropping-particle" : "", "family" : "Kidd", "given" : "Jeffrey M.", "non-dropping-particle" : "", "parse-names" : false, "suffix" : "" }, { "dropping-particle" : "", "family" : "Maples", "given" : "Brian K.", "non-dropping-particle" : "", "parse-names" : false, "suffix" : "" }, { "dropping-particle" : "", "family" : "Moreno-Estrada", "given" : "Andre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Xiao", "given" : "Chunlin", "non-dropping-particle" : "", "parse-names" : false, "suffix" : "" }, { "dropping-particle" : "", "family" : "Sebat", "given" : "Jonathan", "non-dropping-particle" : "", "parse-names" : false, "suffix" : "" }, { "dropping-particle" : "", "family" : "Bafna", "given" : "Vineet",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Lappalainen", "given" : "Tuuli", "non-dropping-particle" : "", "parse-names" : false, "suffix" : "" }, { "dropping-particle" : "", "family" : "Devine", "given" : "Scott E.", "non-dropping-particle" : "", "parse-names" : false, "suffix" : "" }, { "dropping-particle" : "", "family" : "Liu", "given" : "Xinyue", "non-dropping-particle" : "", "parse-names" : false, "suffix" : "" }, { "dropping-particle" : "", "family" : "Maroo", "given" : "Ankit", "non-dropping-particle" : "", "parse-names" : false, "suffix" : "" }, { "dropping-particle" : "", "family" : "Tallon", "given" : "Luke J.", "non-dropping-particle" : "", "parse-names" : false, "suffix" : "" }, { "dropping-particle" : "", "family" : "Rosenfeld", "given" : "Jeffrey A.", "non-dropping-particle" : "", "parse-names" : false, "suffix" : "" }, { "dropping-particle" : "", "family" : "Michelson", "given" : "Leslie P.", "non-dropping-particle" : "", "parse-names" : false, "suffix" : "" }, { "dropping-particle" : "", "family" : "Min Kang", "given" : "Hyun", "non-dropping-particle" : "", "parse-names" : false, "suffix" : "" }, { "dropping-particle" : "", "family" : "Anderson", "given" : "Paul", "non-dropping-particle" : "", "parse-names" : false, "suffix" : "" }, { "dropping-particle" : "", "family" : "Angius", "given" : "Andrea", "non-dropping-particle" : "", "parse-names" : false, "suffix" : "" }, { "dropping-particle" : "", "family" : "Bigham", "given" : "Abigail", "non-dropping-particle" : "", "parse-names" : false, "suffix" : "" }, { "dropping-particle" : "", "family" : "Blackwell", "given" : "Tom", "non-dropping-particle" : "", "parse-names" : false, "suffix" : "" }, { "dropping-particle" : "", "family" : "Busonero", "given" : "Fabio", "non-dropping-particle" : "", "parse-names" : false, "suffix" : "" }, { "dropping-particle" : "", "family" : "Cucca", "given" : "Francesco", "non-dropping-particle" : "", "parse-names" : false, "suffix" : "" }, { "dropping-particle" : "", "family" : "Fuchsberger", "given" : "Christian", "non-dropping-particle" : "", "parse-names" : false, "suffix" : "" }, { "dropping-particle" : "", "family" : "Jones", "given" : "Chris", "non-dropping-particle" : "", "parse-names" : false, "suffix" : "" }, { "dropping-particle" : "", "family" : "Jun", "given" : "Goo", "non-dropping-particle" : "", "parse-names" : false, "suffix" : "" }, { "dropping-particle" : "", "family" : "Li", "given" : "Yun", "non-dropping-particle" : "", "parse-names" : false, "suffix" : "" }, { "dropping-particle" : "", "family" : "Lyons", "given" : "Robert", "non-dropping-particle" : "", "parse-names" : false, "suffix" : "" }, { "dropping-particle" : "", "family" : "Maschio", "given" : "Andrea", "non-dropping-particle" : "", "parse-names" : false, "suffix" : "" }, { "dropping-particle" : "", "family" : "Porcu", "given" : "Eleonora", "non-dropping-particle" : "", "parse-names" : false, "suffix" : "" }, { "dropping-particle" : "", "family" : "Reinier", "given" : "Fred", "non-dropping-particle" : "", "parse-names" : false, "suffix" : "" }, { "dropping-particle" : "", "family" : "Sanna", "given" : "Serena", "non-dropping-particle" : "", "parse-names" : false, "suffix" : "" }, { "dropping-particle" : "", "family" : "Schlessinger", "given" : "David", "non-dropping-particle" : "", "parse-names" : false, "suffix" : "" }, { "dropping-particle" : "", "family" : "Sidore", "given" : "Carlo", "non-dropping-particle" : "", "parse-names" : false, "suffix" : "" }, { "dropping-particle" : "", "family" : "Tan", "given" : "Adrian", "non-dropping-particle" : "", "parse-names" : false, "suffix" : "" }, { "dropping-particle" : "", "family" : "Kate Trost", "given" : "Mary",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unter", "given" : "Gerton",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Iqbal", "given" : "Zamin", "non-dropping-particle" : "", "parse-names" : false, "suffix" : "" }, { "dropping-particle" : "", "family" : "Mathieson", "given" : "Iain",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Browning", "given" : "Brian L.", "non-dropping-particle" : "", "parse-names" : false, "suffix" : "" }, { "dropping-particle" : "", "family" : "Alkan", "given" : "C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Ko", "given" : "Arthur", "non-dropping-particle" : "", "parse-names" : false, "suffix" : "" }, { "dropping-particle" : "", "family" : "Sudmant", "given" : "Peter H.", "non-dropping-particle" : "", "parse-names" : false, "suffix" : "" }, { "dropping-particle" : "", "family" : "Chen", "given" : "Ken", "non-dropping-particle" : "", "parse-names" : false, "suffix" : "" }, { "dropping-particle" : "", "family" : "Chinwalla", "given" : "Asif", "non-dropping-particle" : "", "parse-names" : false, "suffix" : "" }, { "dropping-particle" : "", "family" : "Ding", "given" : "Li", "non-dropping-particle" : "", "parse-names" : false, "suffix" : "" }, { "dropping-particle" : "", "family" : "Dooling", "given" : "David", "non-dropping-particle" : "", "parse-names" : false, "suffix" : "" }, { "dropping-particle" : "", "family" : "Koboldt", "given" : "Daniel C.", "non-dropping-particle" : "", "parse-names" : false, "suffix" : "" }, { "dropping-particle" : "", "family" : "McLellan", "given" : "Michael D.", "non-dropping-particle" : "", "parse-names" : false, "suffix" : "" }, { "dropping-particle" : "", "family" : "Wallis", "given" : "John W.", "non-dropping-particle" : "", "parse-names" : false, "suffix" : "" }, { "dropping-particle" : "", "family" : "Wendl", "given" : "Michael C.", "non-dropping-particle" : "", "parse-names" : false, "suffix" : "" }, { "dropping-particle" : "", "family" : "Zhang", "given" : "Qunyuan",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Chen", "given" : "Yuan", "non-dropping-particle" : "", "parse-names" : false, "suffix" : "" }, { "dropping-particle" : "", "family" : "Coffey", "given" : "Alison J.", "non-dropping-particle" : "", "parse-names" : false, "suffix" : "" }, { "dropping-particle" : "", "family" : "Colonna", "given" : "Vincenza", "non-dropping-particle" : "", "parse-names" : false, "suffix" : "" }, { "dropping-particle" : "", "family" : "Huang", "given" : "Ni", "non-dropping-particle" : "", "parse-names" : false, "suffix" : "" }, { "dropping-particle" : "", "family" : "Jostins", "given" : "Luke", "non-dropping-particle" : "", "parse-names" : false, "suffix" : "" }, { "dropping-particle" : "", "family" : "Li", "given" : "Heng", "non-dropping-particle" : "", "parse-names" : false, "suffix" : "" }, { "dropping-particle" : "", "family" : "Scally", "given" : "Aylwyn", "non-dropping-particle" : "", "parse-names" : false, "suffix" : "" }, { "dropping-particle" : "", "family" : "Walter", "given" : "Klaudia", "non-dropping-particle" : "", "parse-names" : false, "suffix" : "" }, { "dropping-particle" : "", "family" : "Xue", "given" : "Yali",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begger", "given" : "Lukas", "non-dropping-particle" : "", "parse-names" : false, "suffix" : "" }, { "dropping-particle" : "", "family" : "Harmanci", "given" : "Arif O.", "non-dropping-particle" : "", "parse-names" : false, "suffix" : "" }, { "dropping-particle" : "", "family" : "Jin", "given" : "Mike", "non-dropping-particle" : "", "parse-names" : false, "suffix" : "" }, { "dropping-particle" : "", "family" : "Khurana", "given" : "Ekta",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Degenhardt", "given" : "Jeremiah", "non-dropping-particle" : "", "parse-names" : false, "suffix" : "" }, { "dropping-particle" : "", "family" : "St\u00fctz", "given" : "Adrian M.", "non-dropping-particle" : "", "parse-names" : false, "suffix" : "" }, { "dropping-particle" : "", "family" : "Keira Cheetham", "given" : "R.", "non-dropping-particle" : "", "parse-names" : false, "suffix" : "" }, { "dropping-particle" : "", "family" : "Church", "given" : "Deanna", "non-dropping-particle" : "", "parse-names" : false, "suffix" : "" }, { "dropping-particle" : "", "family" : "Michaelson", "given" : "Jacob J.",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Frankish", "given" : "Adam", "non-dropping-particle" : "", "parse-names" : false, "suffix" : "" }, { "dropping-particle" : "", "family" : "Harrow", "given" : "Jennifer", "non-dropping-particle" : "", "parse-names" : false, "suffix" : "" }, { "dropping-particle" : "", "family" : "Mu", "given" : "Xinmeng Jasmine", "non-dropping-particle" : "", "parse-names" : false, "suffix" : "" }, { "dropping-particle" : "", "family" : "Fowler", "given" : "Gerald", "non-dropping-particle" : "", "parse-names" : false, "suffix" : "" }, { "dropping-particle" : "", "family" : "Hale", "given" : "Walker", "non-dropping-particle" : "", "parse-names" : false, "suffix" : "" }, { "dropping-particle" : "", "family" : "Kalra", "given" : "Divya", "non-dropping-particle" : "", "parse-names" : false, "suffix" : "" }, { "dropping-particle" : "", "family" : "Barker", "given" : "Jonathan", "non-dropping-particle" : "", "parse-names" : false, "suffix" : "" }, { "dropping-particle" : "", "family" : "Kelman", "given" : "Gavin", "non-dropping-particle" : "", "parse-names" : false, "suffix" : "" }, { "dropping-particle" : "", "family" : "Kulesha", "given" : "Eugene",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treeter", "given" : "Ian", "non-dropping-particle" : "", "parse-names" : false, "suffix" : "" }, { "dropping-particle" : "", "family" : "Toneva", "given" : "Iliana", "non-dropping-particle" : "", "parse-names" : false, "suffix" : "" }, { "dropping-particle" : "", "family" : "Vaughan", "given" : "Brendan",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Cai", "given" : "Hongyu", "non-dropping-particle" : "", "parse-names" : false, "suffix" : "" }, { "dropping-particle" : "", "family" : "Cao", "given" : "Hongzhi", "non-dropping-particle" : "", "parse-names" : false, "suffix" : "" }, { "dropping-particle" : "", "family" : "Gharani", "given" : "Neda", "non-dropping-particle" : "", "parse-names" : false, "suffix" : "" }, { "dropping-particle" : "", "family" : "Henn", "given" : "Brenna", "non-dropping-particle" : "", "parse-names" : false, "suffix" : "" }, { "dropping-particle" : "", "family" : "Jones", "given" : "Danielle", "non-dropping-particle" : "", "parse-names" : false, "suffix" : "" }, { "dropping-particle" : "", "family" : "Kaye", "given" : "Jane S.",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Mathias", "given" : "Rasika",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ich", "given" : "David",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Ming", "given" : "Cai Zhi", "non-dropping-particle" : "", "parse-names" : false, "suffix" : "" }, { "dropping-particle" : "", "family" : "Yang", "given" : "Gao", "non-dropping-particle" : "", "parse-names" : false, "suffix" : "" }, { "dropping-particle" : "", "family" : "Jia You", "given" : "Ch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Clemm", "given" : "Nicholas C.", "non-dropping-particle" : "", "parse-names" : false, "suffix" : "" }, { "dropping-particle" : "", "family" : "Duncanson", "given" : "Audrey", "non-dropping-particle" : "", "parse-names" : false, "suffix" : "" }, { "dropping-particle" : "", "family" : "Dunn", "given" : "Michael", "non-dropping-particle" : "", "parse-names" : false, "suffix" : "" }, { "dropping-particle" : "", "family" : "Guyer", "given" : "Mark S.", "non-dropping-particle" : "", "parse-names" : false, "suffix" : "" }, { "dropping-particle" : "", "family" : "Peterson", "given" : "Jane L.", "non-dropping-particle" : "", "parse-names" : false, "suffix" : "" }, { "dropping-particle" : "", "family" : "Lacroute", "given" : "Phil", "non-dropping-particle" : "", "parse-names" : false, "suffix" : "" } ], "container-title" : "Nature", "id" : "ITEM-1", "issue" : "V", "issued" : { "date-parts" : [ [ "2012" ] ] }, "page" : "0-9", "title" : "An integrated map of genetic variation from 1,092 human genomes", "type" : "article-journal", "volume" : "135" }, "uris" : [ "http://www.mendeley.com/documents/?uuid=0183a374-6705-49b3-a427-e5c46153a12d" ] } ], "mendeley" : { "formattedCitation" : "(8)", "plainTextFormattedCitation" : "(8)", "previouslyFormattedCitation" : "(8)" }, "properties" : { "noteIndex" : 0 }, "schema" : "https://github.com/citation-style-language/schema/raw/master/csl-citation.json" }</w:instrText>
      </w:r>
      <w:r w:rsidRPr="0048264B">
        <w:fldChar w:fldCharType="separate"/>
      </w:r>
      <w:r w:rsidR="00AC4046" w:rsidRPr="00AC4046">
        <w:rPr>
          <w:noProof/>
        </w:rPr>
        <w:t>(8)</w:t>
      </w:r>
      <w:r w:rsidRPr="0048264B">
        <w:fldChar w:fldCharType="end"/>
      </w:r>
      <w:r w:rsidRPr="0048264B">
        <w:t xml:space="preserve">) for any SNP missing from UK Biobank. </w:t>
      </w:r>
    </w:p>
    <w:p w14:paraId="10CA58D3" w14:textId="25776711" w:rsidR="00F15872" w:rsidRDefault="00F15872" w:rsidP="00F15872">
      <w:r>
        <w:t>We selected GWAS-significant SNPs for smoking</w:t>
      </w:r>
      <w:r w:rsidR="00F063B6">
        <w:t xml:space="preserve"> initiation </w:t>
      </w:r>
      <w:r>
        <w:t>and alcohol</w:t>
      </w:r>
      <w:r w:rsidR="00F063B6">
        <w:t xml:space="preserve"> intake</w:t>
      </w:r>
      <w:r>
        <w:t xml:space="preserve"> from GSCAN </w:t>
      </w:r>
      <w:r>
        <w:fldChar w:fldCharType="begin" w:fldLock="1"/>
      </w:r>
      <w:r w:rsidR="00AC4046">
        <w:instrText>ADDIN CSL_CITATION { "citationItems" : [ { "id" : "ITEM-1", "itemData" : { "DOI" : "10.1038/s41588-018-0307-5", "ISSN" : "15461718", "abstract" : "\u00a9 2019, The Author(s), under exclusive licence to Springer Nature America, Inc.  Tobacco and alcohol use are leading causes of mortality that influence risk for many complex diseases and disorders 1 . They are heritable 2,3 and etiologically related 4,5 behaviors that have been resistant to gene discovery efforts 6\u201311 . In sample sizes up to 1.2 million individuals, we discovered 566 genetic variants in 406 loci associated with multiple stages of tobacco use (initiation, cessation, and heaviness) as well as alcohol use, with 150 loci evidencing pleiotropic association. Smoking phenotypes were positively genetically correlated with many health conditions, whereas alcohol use was negatively correlated with these conditions, such that increased genetic risk for alcohol use is associated with lower disease risk. We report evidence for the involvement of many systems in tobacco and alcohol use, including genes involved in nicotinic, dopaminergic, and glutamatergic neurotransmission. The results provide a solid starting point to evaluate the effects of these loci in model organisms and more precise substance use measures.", "author" : [ { "dropping-particle" : "", "family" : "Liu", "given" : "Mengzhen", "non-dropping-particle" : "", "parse-names" : false, "suffix" : "" }, { "dropping-particle" : "", "family" : "Jiang", "given" : "Yu", "non-dropping-particle" : "", "parse-names" : false, "suffix" : "" }, { "dropping-particle" : "", "family" : "Wedow", "given" : "Robbee", "non-dropping-particle" : "", "parse-names" : false, "suffix" : "" }, { "dropping-particle" : "", "family" : "Li", "given" : "Yue", "non-dropping-particle" : "", "parse-names" : false, "suffix" : "" }, { "dropping-particle" : "", "family" : "Brazel", "given" : "David M.", "non-dropping-particle" : "", "parse-names" : false, "suffix" : "" }, { "dropping-particle" : "", "family" : "Chen", "given" : "Fang", "non-dropping-particle" : "", "parse-names" : false, "suffix" : "" }, { "dropping-particle" : "", "family" : "Datta", "given" : "Gargi", "non-dropping-particle" : "", "parse-names" : false, "suffix" : "" }, { "dropping-particle" : "", "family" : "Davila-Velderrain", "given" : "Jose", "non-dropping-particle" : "", "parse-names" : false, "suffix" : "" }, { "dropping-particle" : "", "family" : "McGuire", "given" : "Daniel", "non-dropping-particle" : "", "parse-names" : false, "suffix" : "" }, { "dropping-particle" : "", "family" : "Tian", "given" : "Chao", "non-dropping-particle" : "", "parse-names" : false, "suffix" : "" }, { "dropping-particle" : "", "family" : "Zhan", "given" : "Xiaowei", "non-dropping-particle" : "", "parse-names" : false, "suffix" : "" }, { "dropping-particle" : "", "family" : "Agee", "given" : "Michelle", "non-dropping-particle" : "", "parse-names" : false, "suffix" : "" }, { "dropping-particle" : "", "family" : "Alipanahi", "given" : "Babak", "non-dropping-particle" : "", "parse-names" : false, "suffix" : "" }, { "dropping-particle" : "", "family" : "Auton", "given" : "Adam", "non-dropping-particle" : "", "parse-names" : false, "suffix" : "" }, { "dropping-particle" : "", "family" : "Bell", "given" : "Robert K.", "non-dropping-particle" : "", "parse-names" : false, "suffix" : "" }, { "dropping-particle" : "", "family" : "Bryc", "given" : "Katarzyna", "non-dropping-particle" : "", "parse-names" : false, "suffix" : "" }, { "dropping-particle" : "", "family" : "Elson", "given" : "Sarah L.", "non-dropping-particle" : "", "parse-names" : false, "suffix" : "" }, { "dropping-particle" : "", "family" : "Fontanillas", "given" : "Pierre", "non-dropping-particle" : "", "parse-names" : false, "suffix" : "" }, { "dropping-particle" : "", "family" : "Furlotte", "given" : "Nicholas A.", "non-dropping-particle" : "", "parse-names" : false, "suffix" : "" }, { "dropping-particle" : "", "family" : "Hinds", "given" : "David A.", "non-dropping-particle" : "", "parse-names" : false, "suffix" : "" }, { "dropping-particle" : "", "family" : "Hromatka", "given" : "Bethann S.", "non-dropping-particle" : "", "parse-names" : false, "suffix" : "" }, { "dropping-particle" : "", "family" : "Huber", "given" : "Karen E.", "non-dropping-particle" : "", "parse-names" : false, "suffix" : "" }, { "dropping-particle" : "", "family" : "Kleinman", "given" : "Aaron", "non-dropping-particle" : "", "parse-names" : false, "suffix" : "" }, { "dropping-particle" : "", "family" : "Litterman", "given" : "Nadia K.", "non-dropping-particle" : "", "parse-names" : false, "suffix" : "" }, { "dropping-particle" : "", "family" : "McIntyre", "given" : "Matthew H.", "non-dropping-particle" : "", "parse-names" : false, "suffix" : "" }, { "dropping-particle" : "", "family" : "Mountain", "given" : "Joanna L.", "non-dropping-particle" : "", "parse-names" : false, "suffix" : "" }, { "dropping-particle" : "", "family" : "Northover", "given" : "Carrie A.M.", "non-dropping-particle" : "", "parse-names" : false, "suffix" : "" }, { "dropping-particle" : "", "family" : "Sathirapongsasuti", "given" : "J. Fah", "non-dropping-particle" : "", "parse-names" : false, "suffix" : "" }, { "dropping-particle" : "V.", "family" : "Sazonova", "given" : "Olga", "non-dropping-particle" : "", "parse-names" : false, "suffix" : "" }, { "dropping-particle" : "", "family" : "Shelton", "given" : "Janie F.", "non-dropping-particle" : "", "parse-names" : false, "suffix" : "" }, { "dropping-particle" : "", "family" : "Shringarpure", "given" : "Suyash", "non-dropping-particle" : "", "parse-names" : false, "suffix" : "" }, { "dropping-particle" : "", "family" : "Tian", "given" : "Chao", "non-dropping-particle" : "", "parse-names" : false, "suffix" : "" }, { "dropping-particle" : "", "family" : "Tung", "given" : "Joyce Y.", "non-dropping-particle" : "", "parse-names" : false, "suffix" : "" }, { "dropping-particle" : "", "family" : "Vacic", "given" : "Vladimir", "non-dropping-particle" : "", "parse-names" : false, "suffix" : "" }, { "dropping-particle" : "", "family" : "Wilson", "given" : "Catherine H.", "non-dropping-particle" : "", "parse-names" : false, "suffix" : "" }, { "dropping-particle" : "", "family" : "Pitts", "given" : "Steven J.", "non-dropping-particle" : "", "parse-names" : false, "suffix" : "" }, { "dropping-particle" : "", "family" : "Mitchell", "given" : "Amy", "non-dropping-particle" : "", "parse-names" : false, "suffix" : "" }, { "dropping-particle" : "", "family" : "Skogholt", "given" : "Anne Heidi", "non-dropping-particle" : "", "parse-names" : false, "suffix" : "" }, { "dropping-particle" : "", "family" : "Winsvold", "given" : "Bendik S.", "non-dropping-particle" : "", "parse-names" : false, "suffix" : "" }, { "dropping-particle" : "", "family" : "Sivertsen", "given" : "B\u00f8rge", "non-dropping-particle" : "", "parse-names" : false, "suffix" : "" }, { "dropping-particle" : "", "family" : "Stordal", "given" : "Eystein", "non-dropping-particle" : "", "parse-names" : false, "suffix" : "" }, { "dropping-particle" : "", "family" : "Morken", "given" : "Gunnar", "non-dropping-particle" : "", "parse-names" : false, "suffix" : "" }, { "dropping-particle" : "", "family" : "Kallestad", "given" : "H\u00e5vard", "non-dropping-particle" : "", "parse-names" : false, "suffix" : "" }, { "dropping-particle" : "", "family" : "Heuch", "given" : "Ingrid", "non-dropping-particle" : "", "parse-names" : false, "suffix" : "" }, { "dropping-particle" : "", "family" : "Zwart", "given" : "John Anker", "non-dropping-particle" : "", "parse-names" : false, "suffix" : "" }, { "dropping-particle" : "", "family" : "Fjukstad", "given" : "Katrine Kveli", "non-dropping-particle" : "", "parse-names" : false, "suffix" : "" }, { "dropping-particle" : "", "family" : "Pedersen", "given" : "Linda M.", "non-dropping-particle" : "", "parse-names" : false, "suffix" : "" }, { "dropping-particle" : "", "family" : "Gabrielsen", "given" : "Maiken Elvestad", "non-dropping-particle" : "", "parse-names" : false, "suffix" : "" }, { "dropping-particle" : "", "family" : "Johnsen", "given" : "Marianne Bakke", "non-dropping-particle" : "", "parse-names" : false, "suffix" : "" }, { "dropping-particle" : "", "family" : "Skrove", "given" : "Marit", "non-dropping-particle" : "", "parse-names" : false, "suffix" : "" }, { "dropping-particle" : "", "family" : "Indredavik", "given" : "Marit S\u00e6b\u00f8", "non-dropping-particle" : "", "parse-names" : false, "suffix" : "" }, { "dropping-particle" : "", "family" : "Drange", "given" : "Ole Kristian", "non-dropping-particle" : "", "parse-names" : false, "suffix" : "" }, { "dropping-particle" : "", "family" : "Bjerkeset", "given" : "Ottar", "non-dropping-particle" : "", "parse-names" : false, "suffix" : "" }, { "dropping-particle" : "", "family" : "B\u00f8rte", "given" : "Sigrid", "non-dropping-particle" : "", "parse-names" : false, "suffix" : "" }, { "dropping-particle" : "", "family" : "Stensland", "given" : "Synne \u00d8ien", "non-dropping-particle" : "", "parse-names" : false, "suffix" : "" }, { "dropping-particle" : "", "family" : "Choquet", "given" : "H\u00e9l\u00e8ne", "non-dropping-particle" : "", "parse-names" : false, "suffix" : "" }, { "dropping-particle" : "", "family" : "Docherty", "given" : "Anna R.", "non-dropping-particle" : "", "parse-names" : false, "suffix" : "" }, { "dropping-particle" : "", "family" : "Faul", "given" : "Jessica D.", "non-dropping-particle" : "", "parse-names" : false, "suffix" : "" }, { "dropping-particle" : "", "family" : "Foerster", "given" : "Johanna R.", "non-dropping-particle" : "", "parse-names" : false, "suffix" : "" }, { "dropping-particle" : "", "family" : "Fritsche", "given" : "Lars G.", "non-dropping-particle" : "", "parse-names" : false, "suffix" : "" }, { "dropping-particle" : "", "family" : "Gabrielsen", "given" : "Maiken Elvestad", "non-dropping-particle" : "", "parse-names" : false, "suffix" : "" }, { "dropping-particle" : "", "family" : "Gordon", "given" : "Scott D.", "non-dropping-particle" : "", "parse-names" : false, "suffix" : "" }, { "dropping-particle" : "", "family" : "Haessler", "given" : "Jeffrey", "non-dropping-particle" : "", "parse-names" : false, "suffix" : "" }, { "dropping-particle" : "", "family" : "Hottenga", "given" : "Jouke Jan", "non-dropping-particle" : "", "parse-names" : false, "suffix" : "" }, { "dropping-particle" : "", "family" : "Huang", "given" : "Hongyan", "non-dropping-particle" : "", "parse-names" : false, "suffix" : "" }, { "dropping-particle" : "", "family" : "Jang", "given" : "Seon Kyeong", "non-dropping-particle" : "", "parse-names" : false, "suffix" : "" }, { "dropping-particle" : "", "family" : "Jansen", "given" : "Philip R.", "non-dropping-particle" : "", "parse-names" : false, "suffix" : "" }, { "dropping-particle" : "", "family" : "Ling", "given" : "Yueh", "non-dropping-particle" : "", "parse-names" : false, "suffix" : "" }, { "dropping-particle" : "", "family" : "M\u00e4gi", "given" : "Reedik", "non-dropping-particle" : "", "parse-names" : false, "suffix" : "" }, { "dropping-particle" : "", "family" : "Matoba", "given" : "Nana", "non-dropping-particle" : "", "parse-names" : false, "suffix" : "" }, { "dropping-particle" : "", "family" : "McMahon", "given" : "George", "non-dropping-particle" : "", "parse-names" : false, "suffix" : "" }, { "dropping-particle" : "", "family" : "Mulas", "given" : "Antonella", "non-dropping-particle" : "", "parse-names" : false, "suffix" : "" }, { "dropping-particle" : "", "family" : "Orr\u00f9", "given" : "Valeria", "non-dropping-particle" : "", "parse-names" : false, "suffix" : "" }, { "dropping-particle" : "", "family" : "Palviainen", "given" : "Teemu", "non-dropping-particle" : "", "parse-names" : false, "suffix" : "" }, { "dropping-particle" : "", "family" : "Pandit", "given" : "Anita", "non-dropping-particle" : "", "parse-names" : false, "suffix" : "" }, { "dropping-particle" : "", "family" : "Reginsson", "given" : "Gunnar W.", "non-dropping-particle" : "", "parse-names" : false, "suffix" : "" }, { "dropping-particle" : "", "family" : "Skogholt", "given" : "Anne Heidi", "non-dropping-particle" : "", "parse-names" : false, "suffix" : "" }, { "dropping-particle" : "", "family" : "Smith", "given" : "Jennifer A.", "non-dropping-particle" : "", "parse-names" : false, "suffix" : "" }, { "dropping-particle" : "", "family" : "Taylor", "given" : "Amy E.", "non-dropping-particle" : "", "parse-names" : false, "suffix" : "" }, { "dropping-particle" : "", "family" : "Turman", "given" : "Constance", "non-dropping-particle" : "", "parse-names" : false, "suffix" : "" }, { "dropping-particle" : "", "family" : "Willemsen", "given" : "Gonneke", "non-dropping-particle" : "", "parse-names" : false, "suffix" : "" }, { "dropping-particle" : "", "family" : "Young", "given" : "Hannah", "non-dropping-particle" : "", "parse-names" : false, "suffix" : "" }, { "dropping-particle" : "", "family" : "Young", "given" : "Kendra A.", "non-dropping-particle" : "", "parse-names" : false, "suffix" : "" }, { "dropping-particle" : "", "family" : "Zajac", "given" : "Gregory J.M.", "non-dropping-particle" : "", "parse-names" : false, "suffix" : "" }, { "dropping-particle" : "", "family" : "Zhao", "given" : "Wei", "non-dropping-particle" : "", "parse-names" : false, "suffix" : "" }, { "dropping-particle" : "", "family" : "Zhou", "given" : "Wei", "non-dropping-particle" : "", "parse-names" : false, "suffix" : "" }, { "dropping-particle" : "", "family" : "Bjornsdottir", "given" : "Gyda", "non-dropping-particle" : "", "parse-names" : false, "suffix" : "" }, { "dropping-particle" : "", "family" : "Boardman", "given" : "Jason D.", "non-dropping-particle" : "", "parse-names" : false, "suffix" : "" }, { "dropping-particle" : "", "family" : "Boehnke", "given" : "Michael", "non-dropping-particle" : "", "parse-names" : false, "suffix" : "" }, { "dropping-particle" : "", "family" : "Boomsma", "given" : "Dorret I.", "non-dropping-particle" : "", "parse-names" : false, "suffix" : "" }, { "dropping-particle" : "", "family" : "Chen", "given" : "Chu", "non-dropping-particle" : "", "parse-names" : false, "suffix" : "" }, { "dropping-particle" : "", "family" : "Cucca", "given" : "Francesco", "non-dropping-particle" : "", "parse-names" : false, "suffix" : "" }, { "dropping-particle" : "", "family" : "Davies", "given" : "Gareth E.", "non-dropping-particle" : "", "parse-names" : false, "suffix" : "" }, { "dropping-particle" : "", "family" : "Eaton", "given" : "Charles B.", "non-dropping-particle" : "", "parse-names" : false, "suffix" : "" }, { "dropping-particle" : "", "family" : "Ehringer", "given" : "Marissa A.", "non-dropping-particle" : "", "parse-names" : false, "suffix" : "" }, { "dropping-particle" : "", "family" : "Esko", "given" : "T\u00f5nu", "non-dropping-particle" : "", "parse-names" : false, "suffix" : "" }, { "dropping-particle" : "", "family" : "Fiorillo", "given" : "Edoardo", "non-dropping-particle" : "", "parse-names" : false, "suffix" : "" }, { "dropping-particle" : "", "family" : "Gillespie", "given" : "Nathan A.", "non-dropping-particle" : "", "parse-names" : false, "suffix" : "" }, { "dropping-particle" : "", "family" : "Gudbjartsson", "given" : "Daniel F.", "non-dropping-particle" : "", "parse-names" : false, "suffix" : "" }, { "dropping-particle" : "", "family" : "Haller", "given" : "Toomas", "non-dropping-particle" : "", "parse-names" : false, "suffix" : "" }, { "dropping-particle" : "", "family" : "Harris", "given" : "Kathleen Mullan", "non-dropping-particle" : "", "parse-names" : false, "suffix" : "" }, { "dropping-particle" : "", "family" : "Heath", "given" : "Andrew C.", "non-dropping-particle" : "", "parse-names" : false, "suffix" : "" }, { "dropping-particle" : "", "family" : "Hewitt", "given" : "John K.", "non-dropping-particle" : "", "parse-names" : false, "suffix" : "" }, { "dropping-particle" : "", "family" : "Hickie", "given" : "Ian B.", "non-dropping-particle" : "", "parse-names" : false, "suffix" : "" }, { "dropping-particle" : "", "family" : "Hokanson", "given" : "John E.", "non-dropping-particle" : "", "parse-names" : false, "suffix" : "" }, { "dropping-particle" : "", "family" : "Hopfer", "given" : "Christian J.", "non-dropping-particle" : "", "parse-names" : false, "suffix" : "" }, { "dropping-particle" : "", "family" : "Hunter", "given" : "David J.", "non-dropping-particle" : "", "parse-names" : false, "suffix" : "" }, { "dropping-particle" : "", "family" : "Iacono", "given" : "William G.", "non-dropping-particle" : "", "parse-names" : false, "suffix" : "" }, { "dropping-particle" : "", "family" : "Johnson", "given" : "Eric O.", "non-dropping-particle" : "", "parse-names" : false, "suffix" : "" }, { "dropping-particle" : "", "family" : "Kamatani", "given" : "Yoichiro", "non-dropping-particle" : "", "parse-names" : false, "suffix" : "" }, { "dropping-particle" : "", "family" : "Kardia", "given" : "Sharon L.R.", "non-dropping-particle" : "", "parse-names" : false, "suffix" : "" }, { "dropping-particle" : "", "family" : "Keller", "given" : "Matthew C.", "non-dropping-particle" : "", "parse-names" : false, "suffix" : "" }, { "dropping-particle" : "", "family" : "Kellis", "given" : "Manolis", "non-dropping-particle" : "", "parse-names" : false, "suffix" : "" }, { "dropping-particle" : "", "family" : "Kooperberg", "given" : "Charles", "non-dropping-particle" : "", "parse-names" : false, "suffix" : "" }, { "dropping-particle" : "", "family" : "Kraft", "given" : "Peter", "non-dropping-particle" : "", "parse-names" : false, "suffix" : "" }, { "dropping-particle" : "", "family" : "Krauter", "given" : "Kenneth S.", "non-dropping-particle" : "", "parse-names" : false, "suffix" : "" }, { "dropping-particle" : "", "family" : "Laakso", "given" : "Markku", "non-dropping-particle" : "", "parse-names" : false, "suffix" : "" }, { "dropping-particle" : "", "family" : "Lind", "given" : "Penelope A.", "non-dropping-particle" : "", "parse-names" : false, "suffix" : "" }, { "dropping-particle" : "", "family" : "Loukola", "given" : "Anu", "non-dropping-particle" : "", "parse-names" : false, "suffix" : "" }, { "dropping-particle" : "", "family" : "Lutz", "given" : "Sharon M.", "non-dropping-particle" : "", "parse-names" : false, "suffix" : "" }, { "dropping-particle" : "", "family" : "Madden", "given" : "Pamela A.F.", "non-dropping-particle" : "", "parse-names" : false, "suffix" : "" }, { "dropping-particle" : "", "family" : "Martin", "given" : "Nicholas G.", "non-dropping-particle" : "", "parse-names" : false, "suffix" : "" }, { "dropping-particle" : "", "family" : "McGue", "given" : "Matt", "non-dropping-particle" : "", "parse-names" : false, "suffix" : "" }, { "dropping-particle" : "", "family" : "McQueen", "given" : "Matthew B.", "non-dropping-particle" : "", "parse-names" : false, "suffix" : "" }, { "dropping-particle" : "", "family" : "Medland", "given" : "Sarah E.", "non-dropping-particle" : "", "parse-names" : false, "suffix" : "" }, { "dropping-particle" : "", "family" : "Metspalu", "given" : "Andres", "non-dropping-particle" : "", "parse-names" : false, "suffix" : "" }, { "dropping-particle" : "", "family" : "Mohlke", "given" : "Karen L.", "non-dropping-particle" : "", "parse-names" : false, "suffix" : "" }, { "dropping-particle" : "", "family" : "Nielsen", "given" : "Jonas B.", "non-dropping-particle" : "", "parse-names" : false, "suffix" : "" }, { "dropping-particle" : "", "family" : "Okada", "given" : "Yukinori", "non-dropping-particle" : "", "parse-names" : false, "suffix" : "" }, { "dropping-particle" : "", "family" : "Peters", "given" : "Ulrike", "non-dropping-particle" : "", "parse-names" : false, "suffix" : "" }, { "dropping-particle" : "", "family" : "Polderman", "given" : "Tinca J.C.", "non-dropping-particle" : "", "parse-names" : false, "suffix" : "" }, { "dropping-particle" : "", "family" : "Posthuma", "given" : "Danielle", "non-dropping-particle" : "", "parse-names" : false, "suffix" : "" }, { "dropping-particle" : "", "family" : "Reiner", "given" : "Alexander P.", "non-dropping-particle" : "", "parse-names" : false, "suffix" : "" }, { "dropping-particle" : "", "family" : "Rice", "given" : "John P.", "non-dropping-particle" : "", "parse-names" : false, "suffix" : "" }, { "dropping-particle" : "", "family" : "Rimm", "given" : "Eric", "non-dropping-particle" : "", "parse-names" : false, "suffix" : "" }, { "dropping-particle" : "", "family" : "Rose", "given" : "Richard J.", "non-dropping-particle" : "", "parse-names" : false, "suffix" : "" }, { "dropping-particle" : "", "family" : "Runarsdottir", "given" : "Valgerdur", "non-dropping-particle" : "", "parse-names" : false, "suffix" : "" }, { "dropping-particle" : "", "family" : "Stallings", "given" : "Michael C.", "non-dropping-particle" : "", "parse-names" : false, "suffix" : "" }, { "dropping-particle" : "", "family" : "Stan\u010d\u00e1kov\u00e1", "given" : "Alena", "non-dropping-particle" : "", "parse-names" : false, "suffix" : "" }, { "dropping-particle" : "", "family" : "Stefansson", "given" : "Hreinn", "non-dropping-particle" : "", "parse-names" : false, "suffix" : "" }, { "dropping-particle" : "", "family" : "Thai", "given" : "Khanh K.", "non-dropping-particle" : "", "parse-names" : false, "suffix" : "" }, { "dropping-particle" : "", "family" : "Tindle", "given" : "Hilary A.", "non-dropping-particle" : "", "parse-names" : false, "suffix" : "" }, { "dropping-particle" : "", "family" : "Tyrfingsson", "given" : "Thorarinn", "non-dropping-particle" : "", "parse-names" : false, "suffix" : "" }, { "dropping-particle" : "", "family" : "Wall", "given" : "Tamara L.", "non-dropping-particle" : "", "parse-names" : false, "suffix" : "" }, { "dropping-particle" : "", "family" : "Weir", "given" : "David R.", "non-dropping-particle" : "", "parse-names" : false, "suffix" : "" }, { "dropping-particle" : "", "family" : "Weisner", "given" : "Constance", "non-dropping-particle" : "", "parse-names" : false, "suffix" : "" }, { "dropping-particle" : "", "family" : "Whitfield", "given" : "John B.", "non-dropping-particle" : "", "parse-names" : false, "suffix" : "" }, { "dropping-particle" : "", "family" : "Winsvold", "given" : "Bendik Slagsvold", "non-dropping-particle" : "", "parse-names" : false, "suffix" : "" }, { "dropping-particle" : "", "family" : "Yin", "given" : "Jie", "non-dropping-particle" : "", "parse-names" : false, "suffix" : "" }, { "dropping-particle" : "", "family" : "Zuccolo", "given" : "Luisa", "non-dropping-particle" : "", "parse-names" : false, "suffix" : "" }, { "dropping-particle" : "", "family" : "Bierut", "given" : "Laura J.", "non-dropping-particle" : "", "parse-names" : false, "suffix" : "" }, { "dropping-particle" : "", "family" : "Hveem", "given" : "Kristian", "non-dropping-particle" : "", "parse-names" : false, "suffix" : "" }, { "dropping-particle" : "", "family" : "Lee", "given" : "James J.", "non-dropping-particle" : "", "parse-names" : false, "suffix" : "" }, { "dropping-particle" : "", "family" : "Munaf\u00f2", "given" : "Marcus R.", "non-dropping-particle" : "", "parse-names" : false, "suffix" : "" }, { "dropping-particle" : "", "family" : "Saccone", "given" : "Nancy L.", "non-dropping-particle" : "", "parse-names" : false, "suffix" : "" }, { "dropping-particle" : "", "family" : "Willer", "given" : "Cristen J.", "non-dropping-particle" : "", "parse-names" : false, "suffix" : "" }, { "dropping-particle" : "", "family" : "Cornelis", "given" : "Marilyn C.", "non-dropping-particle" : "", "parse-names" : false, "suffix" : "" }, { "dropping-particle" : "", "family" : "David", "given" : "Sean P.", "non-dropping-particle" : "", "parse-names" : false, "suffix" : "" }, { "dropping-particle" : "", "family" : "Hinds", "given" : "David A.", "non-dropping-particle" : "", "parse-names" : false, "suffix" : "" }, { "dropping-particle" : "", "family" : "Jorgenson", "given" : "Eric", "non-dropping-particle" : "", "parse-names" : false, "suffix" : "" }, { "dropping-particle" : "", "family" : "Kaprio", "given" : "Jaakko", "non-dropping-particle" : "", "parse-names" : false, "suffix" : "" }, { "dropping-particle" : "", "family" : "Stitzel", "given" : "Jerry A.", "non-dropping-particle" : "", "parse-names" : false, "suffix" : "" }, { "dropping-particle" : "", "family" : "Stefansson", "given" : "Kari", "non-dropping-particle" : "", "parse-names" : false, "suffix" : "" }, { "dropping-particle" : "", "family" : "Thorgeirsson", "given" : "Thorgeir E.", "non-dropping-particle" : "", "parse-names" : false, "suffix" : "" }, { "dropping-particle" : "", "family" : "Abecasis", "given" : "Gon\u00e7alo", "non-dropping-particle" : "", "parse-names" : false, "suffix" : "" }, { "dropping-particle" : "", "family" : "Liu", "given" : "Dajiang J.", "non-dropping-particle" : "", "parse-names" : false, "suffix" : "" }, { "dropping-particle" : "", "family" : "Vrieze", "given" : "Scott", "non-dropping-particle" : "", "parse-names" : false, "suffix" : "" } ], "container-title" : "Nature Genetics", "id" : "ITEM-1", "issue" : "2", "issued" : { "date-parts" : [ [ "2019" ] ] }, "page" : "237-244", "title" : "Association studies of up to 1.2 million individuals yield new insights into the genetic etiology of tobacco and alcohol use", "type" : "article", "volume" : "51" }, "uris" : [ "http://www.mendeley.com/documents/?uuid=f805d1b2-0470-4509-9f38-ca641bebef14" ] } ], "mendeley" : { "formattedCitation" : "(9)", "plainTextFormattedCitation" : "(9)", "previouslyFormattedCitation" : "(9)" }, "properties" : { "noteIndex" : 0 }, "schema" : "https://github.com/citation-style-language/schema/raw/master/csl-citation.json" }</w:instrText>
      </w:r>
      <w:r>
        <w:fldChar w:fldCharType="separate"/>
      </w:r>
      <w:r w:rsidR="00AC4046" w:rsidRPr="00AC4046">
        <w:rPr>
          <w:noProof/>
        </w:rPr>
        <w:t>(9)</w:t>
      </w:r>
      <w:r>
        <w:fldChar w:fldCharType="end"/>
      </w:r>
      <w:r>
        <w:t>, excluding the UK Biobank and 23andMe datasets.</w:t>
      </w:r>
    </w:p>
    <w:p w14:paraId="33192852" w14:textId="0D897CD6" w:rsidR="00F15872" w:rsidRDefault="00F15872" w:rsidP="00F15872">
      <w:r>
        <w:t xml:space="preserve">To estimate the strength of the association between the PRS and the health </w:t>
      </w:r>
      <w:r w:rsidR="00F063B6">
        <w:t>condition or risk factor</w:t>
      </w:r>
      <w:r>
        <w:t xml:space="preserve"> it proxied, we regressed each health </w:t>
      </w:r>
      <w:r w:rsidR="00F063B6">
        <w:t>condition or risk factor</w:t>
      </w:r>
      <w:r>
        <w:t xml:space="preserve"> against </w:t>
      </w:r>
      <w:r w:rsidR="00F063B6">
        <w:t>its</w:t>
      </w:r>
      <w:r>
        <w:t xml:space="preserve"> PRS using linear or logistic regression (as appropriate) with no covariables to estimate the R</w:t>
      </w:r>
      <w:r>
        <w:rPr>
          <w:vertAlign w:val="superscript"/>
        </w:rPr>
        <w:t>2</w:t>
      </w:r>
      <w:r>
        <w:t xml:space="preserve"> (or pseudo-R</w:t>
      </w:r>
      <w:r>
        <w:rPr>
          <w:vertAlign w:val="superscript"/>
        </w:rPr>
        <w:t>2</w:t>
      </w:r>
      <w:r>
        <w:t>) value.</w:t>
      </w:r>
    </w:p>
    <w:p w14:paraId="654F7F0F" w14:textId="3A3D3ACA" w:rsidR="00F15872" w:rsidRPr="00F56F68" w:rsidRDefault="00F15872" w:rsidP="00F15872">
      <w:r>
        <w:t xml:space="preserve">The Wray et al. GWAS (2018 </w:t>
      </w:r>
      <w:r>
        <w:fldChar w:fldCharType="begin" w:fldLock="1"/>
      </w:r>
      <w:r w:rsidR="00AC4046">
        <w:instrText>ADDIN CSL_CITATION { "citationItems" : [ { "id" : "ITEM-1", "itemData" : { "DOI" : "10.1038/s41588-018-0090-3", "ISBN" : "1804261300", "ISSN" : "15461718", "PMID" : "29700475", "abstract" : "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 "author" : [ { "dropping-particle" : "", "family" : "Wray", "given" : "Naomi R.", "non-dropping-particle" : "", "parse-names" : false, "suffix" : "" }, { "dropping-particle" : "", "family" : "Ripke", "given" : "Stephan", "non-dropping-particle" : "", "parse-names" : false, "suffix" : "" }, { "dropping-particle" : "", "family" : "Mattheisen", "given" : "Manuel", "non-dropping-particle" : "", "parse-names" : false, "suffix" : "" }, { "dropping-particle" : "", "family" : "Trzaskowski", "given" : "MacIej", "non-dropping-particle" : "", "parse-names" : false, "suffix" : "" }, { "dropping-particle" : "", "family" : "Byrne", "given" : "Enda M.", "non-dropping-particle" : "", "parse-names" : false, "suffix" : "" }, { "dropping-particle" : "", "family" : "Abdellaoui", "given" : "Abdel", "non-dropping-particle" : "", "parse-names" : false, "suffix" : "" }, { "dropping-particle" : "", "family" : "Adams", "given" : "Mark J.", "non-dropping-particle" : "", "parse-names" : false, "suffix" : "" }, { "dropping-particle" : "", "family" : "Agerbo", "given" : "Esben", "non-dropping-particle" : "", "parse-names" : false, "suffix" : "" }, { "dropping-particle" : "", "family" : "Air", "given" : "Tracy M.", "non-dropping-particle" : "", "parse-names" : false, "suffix" : "" }, { "dropping-particle" : "", "family" : "Andlauer", "given" : "Till M.F.", "non-dropping-particle" : "", "parse-names" : false, "suffix" : "" }, { "dropping-particle" : "", "family" : "Bacanu", "given" : "Silviu Alin", "non-dropping-particle" : "", "parse-names" : false, "suffix" : "" }, { "dropping-particle" : "", "family" : "B\u00e6kvad-Hansen", "given" : "Marie", "non-dropping-particle" : "", "parse-names" : false, "suffix" : "" }, { "dropping-particle" : "", "family" : "Beekman", "given" : "Aartjan F.T.", "non-dropping-particle" : "", "parse-names" : false, "suffix" : "" }, { "dropping-particle" : "", "family" : "Bigdeli", "given" : "Tim B.", "non-dropping-particle" : "", "parse-names" : false, "suffix" : "" }, { "dropping-particle" : "", "family" : "Binder", "given" : "Elisabeth B.", "non-dropping-particle" : "", "parse-names" : false, "suffix" : "" }, { "dropping-particle" : "", "family" : "Blackwood", "given" : "Douglas R.H.", "non-dropping-particle" : "", "parse-names" : false, "suffix" : "" }, { "dropping-particle" : "", "family" : "Bryois", "given" : "Julien", "non-dropping-particle" : "", "parse-names" : false, "suffix" : "" }, { "dropping-particle" : "", "family" : "Buttensch\u00f8n", "given" : "Henriette N.", "non-dropping-particle" : "", "parse-names" : false, "suffix" : "" }, { "dropping-particle" : "", "family" : "Bybjerg-Grauholm", "given" : "Jonas", "non-dropping-particle" : "", "parse-names" : false, "suffix" : "" }, { "dropping-particle" : "", "family" : "Cai", "given" : "Na", "non-dropping-particle" : "", "parse-names" : false, "suffix" : "" }, { "dropping-particle" : "", "family" : "Castelao", "given" : "Enrique", "non-dropping-particle" : "", "parse-names" : false, "suffix" : "" }, { "dropping-particle" : "", "family" : "Christensen", "given" : "Jane Hvarregaard", "non-dropping-particle" : "", "parse-names" : false, "suffix" : "" }, { "dropping-particle" : "", "family" : "Clarke", "given" : "Toni Kim", "non-dropping-particle" : "", "parse-names" : false, "suffix" : "" }, { "dropping-particle" : "", "family" : "Coleman", "given" : "Jonathan I.R.", "non-dropping-particle" : "", "parse-names" : false, "suffix" : "" }, { "dropping-particle" : "", "family" : "Colodro-Conde", "given" : "Luc\u00eda", "non-dropping-particle" : "", "parse-names" : false, "suffix" : "" }, { "dropping-particle" : "", "family" : "Couvy-Duchesne", "given" : "Baptiste", "non-dropping-particle" : "", "parse-names" : false, "suffix" : "" }, { "dropping-particle" : "", "family" : "Craddock", "given" : "Nick", "non-dropping-particle" : "", "parse-names" : false, "suffix" : "" }, { "dropping-particle" : "", "family" : "Crawford", "given" : "Gregory E.", "non-dropping-particle" : "", "parse-names" : false, "suffix" : "" }, { "dropping-particle" : "", "family" : "Crowley", "given" : "Cheynna A.", "non-dropping-particle" : "", "parse-names" : false, "suffix" : "" }, { "dropping-particle" : "", "family" : "Dashti", "given" : "Hassan S.", "non-dropping-particle" : "", "parse-names" : false, "suffix" : "" }, { "dropping-particle" : "", "family" : "Davies", "given" : "Gail", "non-dropping-particle" : "", "parse-names" : false, "suffix" : "" }, { "dropping-particle" : "", "family" : "Deary", "given" : "Ian J.", "non-dropping-particle" : "", "parse-names" : false, "suffix" : "" }, { "dropping-particle" : "", "family" : "Degenhardt", "given" : "Franziska", "non-dropping-particle" : "", "parse-names" : false, "suffix" : "" }, { "dropping-particle" : "", "family" : "Derks", "given" : "Eske M.", "non-dropping-particle" : "", "parse-names" : false, "suffix" : "" }, { "dropping-particle" : "", "family" : "DIrek", "given" : "Nese", "non-dropping-particle" : "", "parse-names" : false, "suffix" : "" }, { "dropping-particle" : "V.", "family" : "Dolan", "given" : "Conor", "non-dropping-particle" : "", "parse-names" : false, "suffix" : "" }, { "dropping-particle" : "", "family" : "Dunn", "given" : "Erin C.", "non-dropping-particle" : "", "parse-names" : false, "suffix" : "" }, { "dropping-particle" : "", "family" : "Eley", "given" : "Thalia C.", "non-dropping-particle" : "", "parse-names" : false, "suffix" : "" }, { "dropping-particle" : "", "family" : "Eriksson", "given" : "Nicholas", "non-dropping-particle" : "", "parse-names" : false, "suffix" : "" }, { "dropping-particle" : "", "family" : "Escott-Price", "given" : "Valentina", "non-dropping-particle" : "", "parse-names" : false, "suffix" : "" }, { "dropping-particle" : "", "family" : "Kiadeh", "given" : "Farnush Hassan Farhadi", "non-dropping-particle" : "", "parse-names" : false, "suffix" : "" }, { "dropping-particle" : "", "family" : "Finucane", "given" : "Hilary K.", "non-dropping-particle" : "", "parse-names" : false, "suffix" : "" }, { "dropping-particle" : "", "family" : "Forstner", "given" : "Andreas J.", "non-dropping-particle" : "", "parse-names" : false, "suffix" : "" }, { "dropping-particle" : "", "family" : "Frank", "given" : "Josef", "non-dropping-particle" : "", "parse-names" : false, "suffix" : "" }, { "dropping-particle" : "", "family" : "Gaspar", "given" : "H\u00e9l\u00e9na A.", "non-dropping-particle" : "", "parse-names" : false, "suffix" : "" }, { "dropping-particle" : "", "family" : "Gill", "given" : "Michael", "non-dropping-particle" : "", "parse-names" : false, "suffix" : "" }, { "dropping-particle" : "", "family" : "Giusti-Rodr\u00edguez", "given" : "Paola", "non-dropping-particle" : "", "parse-names" : false, "suffix" : "" }, { "dropping-particle" : "", "family" : "Goes", "given" : "Fernando S.", "non-dropping-particle" : "", "parse-names" : false, "suffix" : "" }, { "dropping-particle" : "", "family" : "Gordon", "given" : "Scott D.", "non-dropping-particle" : "", "parse-names" : false, "suffix" : "" }, { "dropping-particle" : "", "family" : "Grove", "given" : "Jakob", "non-dropping-particle" : "", "parse-names" : false, "suffix" : "" }, { "dropping-particle" : "", "family" : "Hall", "given" : "Lynsey S.", "non-dropping-particle" : "", "parse-names" : false, "suffix" : "" }, { "dropping-particle" : "", "family" : "Hannon", "given" : "Eilis", "non-dropping-particle" : "", "parse-names" : false, "suffix" : "" }, { "dropping-particle" : "", "family" : "Hansen", "given" : "Christine S\u00f8holm", "non-dropping-particle" : "", "parse-names" : false, "suffix" : "" }, { "dropping-particle" : "", "family" : "Hansen", "given" : "Thomas F.", "non-dropping-particle" : "", "parse-names" : false, "suffix" : "" }, { "dropping-particle" : "", "family" : "Herms", "given" : "Stefan", "non-dropping-particle" : "", "parse-names" : false, "suffix" : "" }, { "dropping-particle" : "", "family" : "Hickie", "given" : "Ian B.", "non-dropping-particle" : "", "parse-names" : false, "suffix" : "" }, { "dropping-particle" : "", "family" : "Hoffmann", "given" : "Per", "non-dropping-particle" : "", "parse-names" : false, "suffix" : "" }, { "dropping-particle" : "", "family" : "Homuth", "given" : "Georg", "non-dropping-particle" : "", "parse-names" : false, "suffix" : "" }, { "dropping-particle" : "", "family" : "Horn", "given" : "Carsten", "non-dropping-particle" : "", "parse-names" : false, "suffix" : "" }, { "dropping-particle" : "", "family" : "Hottenga", "given" : "Jouke Jan", "non-dropping-particle" : "", "parse-names" : false, "suffix" : "" }, { "dropping-particle" : "", "family" : "Hougaard", "given" : "David M.", "non-dropping-particle" : "", "parse-names" : false, "suffix" : "" }, { "dropping-particle" : "", "family" : "Hu", "given" : "Ming", "non-dropping-particle" : "", "parse-names" : false, "suffix" : "" }, { "dropping-particle" : "", "family" : "Hyde", "given" : "Craig L.", "non-dropping-particle" : "", "parse-names" : false, "suffix" : "" }, { "dropping-particle" : "", "family" : "Ising", "given" : "Marcus", "non-dropping-particle" : "", "parse-names" : false, "suffix" : "" }, { "dropping-particle" : "", "family" : "Jansen", "given" : "Rick", "non-dropping-particle" : "", "parse-names" : false, "suffix" : "" }, { "dropping-particle" : "", "family" : "Jin", "given" : "Fulai", "non-dropping-particle" : "", "parse-names" : false, "suffix" : "" }, { "dropping-particle" : "", "family" : "Jorgenson", "given" : "Eric", "non-dropping-particle" : "", "parse-names" : false, "suffix" : "" }, { "dropping-particle" : "", "family" : "Knowles", "given" : "James A.", "non-dropping-particle" : "", "parse-names" : false, "suffix" : "" }, { "dropping-particle" : "", "family" : "Kohane", "given" : "Isaac S.", "non-dropping-particle" : "", "parse-names" : false, "suffix" : "" }, { "dropping-particle" : "", "family" : "Kraft", "given" : "Julia", "non-dropping-particle" : "", "parse-names" : false, "suffix" : "" }, { "dropping-particle" : "", "family" : "Kretzschmar", "given" : "Warren W.", "non-dropping-particle" : "", "parse-names" : false, "suffix" : "" }, { "dropping-particle" : "", "family" : "Krogh", "given" : "Jesper", "non-dropping-particle" : "", "parse-names" : false, "suffix" : "" }, { "dropping-particle" : "", "family" : "Kutalik", "given" : "Zolt\u00e1n", "non-dropping-particle" : "", "parse-names" : false, "suffix" : "" }, { "dropping-particle" : "", "family" : "Lane", "given" : "Jacqueline M.", "non-dropping-particle" : "", "parse-names" : false, "suffix" : "" }, { "dropping-particle" : "", "family" : "Li", "given" : "Yihan", "non-dropping-particle" : "", "parse-names" : false, "suffix" : "" }, { "dropping-particle" : "", "family" : "Li", "given" : "Yun", "non-dropping-particle" : "", "parse-names" : false, "suffix" : "" }, { "dropping-particle" : "", "family" : "Lind", "given" : "Penelope A.", "non-dropping-particle" : "", "parse-names" : false, "suffix" : "" }, { "dropping-particle" : "", "family" : "Liu", "given" : "Xiaoxiao", "non-dropping-particle" : "", "parse-names" : false, "suffix" : "" }, { "dropping-particle" : "", "family" : "Lu", "given" : "Leina", "non-dropping-particle" : "", "parse-names" : false, "suffix" : "" }, { "dropping-particle" : "", "family" : "MacIntyre", "given" : "Donald J.", "non-dropping-particle" : "", "parse-names" : false, "suffix" : "" }, { "dropping-particle" : "", "family" : "MacKinnon", "given" : "Dean F.", "non-dropping-particle" : "", "parse-names" : false, "suffix" : "" }, { "dropping-particle" : "", "family" : "Maier", "given" : "Robert M.", "non-dropping-particle" : "", "parse-names" : false, "suffix" : "" }, { "dropping-particle" : "", "family" : "Maier", "given" : "Wolfgang", "non-dropping-particle" : "", "parse-names" : false, "suffix" : "" }, { "dropping-particle" : "", "family" : "Marchini", "given" : "Jonathan", "non-dropping-particle" : "", "parse-names" : false, "suffix" : "" }, { "dropping-particle" : "", "family" : "Mbarek", "given" : "Hamdi", "non-dropping-particle" : "", "parse-names" : false, "suffix" : "" }, { "dropping-particle" : "", "family" : "McGrath", "given" : "Patrick", "non-dropping-particle" : "", "parse-names" : false, "suffix" : "" }, { "dropping-particle" : "", "family" : "McGuffin", "given" : "Peter", "non-dropping-particle" : "", "parse-names" : false, "suffix" : "" }, { "dropping-particle" : "", "family" : "Medland", "given" : "Sarah E.", "non-dropping-particle" : "", "parse-names" : false, "suffix" : "" }, { "dropping-particle" : "", "family" : "Mehta", "given" : "DIvya", "non-dropping-particle" : "", "parse-names" : false, "suffix" : "" }, { "dropping-particle" : "", "family" : "Middeldorp", "given" : "Christel M.", "non-dropping-particle" : "", "parse-names" : false, "suffix" : "" }, { "dropping-particle" : "", "family" : "Mihailov", "given" : "Evelin", "non-dropping-particle" : "", "parse-names" : false, "suffix" : "" }, { "dropping-particle" : "", "family" : "Milaneschi", "given" : "Yuri", "non-dropping-particle" : "", "parse-names" : false, "suffix" : "" }, { "dropping-particle" : "", "family" : "Milani", "given" : "Lili", "non-dropping-particle" : "", "parse-names" : false, "suffix" : "" }, { "dropping-particle" : "", "family" : "Mill", "given" : "Jonathan", "non-dropping-particle" : "", "parse-names" : false, "suffix" : "" }, { "dropping-particle" : "", "family" : "Mondimore", "given" : "Francis M.", "non-dropping-particle" : "", "parse-names" : false, "suffix" : "" }, { "dropping-particle" : "", "family" : "Montgomery", "given" : "Grant W.", "non-dropping-particle" : "", "parse-names" : false, "suffix" : "" }, { "dropping-particle" : "", "family" : "Mostafavi", "given" : "Sara", "non-dropping-particle" : "", "parse-names" : false, "suffix" : "" }, { "dropping-particle" : "", "family" : "Mullins", "given" : "Niamh", "non-dropping-particle" : "", "parse-names" : false, "suffix" : "" }, { "dropping-particle" : "", "family" : "Nauck", "given" : "Matthias", "non-dropping-particle" : "", "parse-names" : false, "suffix" : "" }, { "dropping-particle" : "", "family" : "Ng", "given" : "Bernard", "non-dropping-particle" : "", "parse-names" : false, "suffix" : "" }, { "dropping-particle" : "", "family" : "Nivard", "given" : "Michel G.", "non-dropping-particle" : "", "parse-names" : false, "suffix" : "" }, { "dropping-particle" : "", "family" : "Nyholt", "given" : "Dale R.", "non-dropping-particle" : "", "parse-names" : false, "suffix" : "" }, { "dropping-particle" : "", "family" : "O'Reilly", "given" : "Paul F.", "non-dropping-particle" : "", "parse-names" : false, "suffix" : "" }, { "dropping-particle" : "", "family" : "Oskarsson", "given" : "Hogni", "non-dropping-particle" : "", "parse-names" : false, "suffix" : "" }, { "dropping-particle" : "", "family" : "Owen", "given" : "Michael J.", "non-dropping-particle" : "", "parse-names" : false, "suffix" : "" }, { "dropping-particle" : "", "family" : "Painter", "given" : "Jodie N.", "non-dropping-particle" : "", "parse-names" : false, "suffix" : "" }, { "dropping-particle" : "", "family" : "Pedersen", "given" : "Carsten B\u00f8cker", "non-dropping-particle" : "", "parse-names" : false, "suffix" : "" }, { "dropping-particle" : "", "family" : "Pedersen", "given" : "Marianne Gi\u00f8rtz", "non-dropping-particle" : "", "parse-names" : false, "suffix" : "" }, { "dropping-particle" : "", "family" : "Peterson", "given" : "Roseann E.", "non-dropping-particle" : "", "parse-names" : false, "suffix" : "" }, { "dropping-particle" : "", "family" : "Pettersson", "given" : "Erik", "non-dropping-particle" : "", "parse-names" : false, "suffix" : "" }, { "dropping-particle" : "", "family" : "Peyrot", "given" : "Wouter J.", "non-dropping-particle" : "", "parse-names" : false, "suffix" : "" }, { "dropping-particle" : "", "family" : "Pistis", "given" : "Giorgio", "non-dropping-particle" : "", "parse-names" : false, "suffix" : "" }, { "dropping-particle" : "", "family" : "Posthuma", "given" : "Danielle", "non-dropping-particle" : "", "parse-names" : false, "suffix" : "" }, { "dropping-particle" : "", "family" : "Purcell", "given" : "Shaun M.", "non-dropping-particle" : "", "parse-names" : false, "suffix" : "" }, { "dropping-particle" : "", "family" : "Quiroz", "given" : "Jorge A.", "non-dropping-particle" : "", "parse-names" : false, "suffix" : "" }, { "dropping-particle" : "", "family" : "Qvist", "given" : "Per", "non-dropping-particle" : "", "parse-names" : false, "suffix" : "" }, { "dropping-particle" : "", "family" : "Rice", "given" : "John P.", "non-dropping-particle" : "", "parse-names" : false, "suffix" : "" }, { "dropping-particle" : "", "family" : "Riley", "given" : "Brien P.", "non-dropping-particle" : "", "parse-names" : false, "suffix" : "" }, { "dropping-particle" : "", "family" : "Rivera", "given" : "Margarita", "non-dropping-particle" : "", "parse-names" : false, "suffix" : "" }, { "dropping-particle" : "", "family" : "Saeed Mirza", "given" : "Saira", "non-dropping-particle" : "", "parse-names" : false, "suffix" : "" }, { "dropping-particle" : "", "family" : "Saxena", "given" : "Richa", "non-dropping-particle" : "", "parse-names" : false, "suffix" : "" }, { "dropping-particle" : "", "family" : "Schoevers", "given" : "Robert", "non-dropping-particle" : "", "parse-names" : false, "suffix" : "" }, { "dropping-particle" : "", "family" : "Schulte", "given" : "Eva C.", "non-dropping-particle" : "", "parse-names" : false, "suffix" : "" }, { "dropping-particle" : "", "family" : "Shen", "given" : "Ling", "non-dropping-particle" : "", "parse-names" : false, "suffix" : "" }, { "dropping-particle" : "", "family" : "Shi", "given" : "Jianxin", "non-dropping-particle" : "", "parse-names" : false, "suffix" : "" }, { "dropping-particle" : "", "family" : "Shyn", "given" : "Stanley I.", "non-dropping-particle" : "", "parse-names" : false, "suffix" : "" }, { "dropping-particle" : "", "family" : "Sigurdsson", "given" : "Engilbert", "non-dropping-particle" : "", "parse-names" : false, "suffix" : "" }, { "dropping-particle" : "", "family" : "Sinnamon", "given" : "Grant B.C.", "non-dropping-particle" : "", "parse-names" : false, "suffix" : "" }, { "dropping-particle" : "", "family" : "Smit", "given" : "Johannes H.", "non-dropping-particle" : "", "parse-names" : false, "suffix" : "" }, { "dropping-particle" : "", "family" : "Smith", "given" : "Daniel J.",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ckmeier", "given" : "Craig A.", "non-dropping-particle" : "", "parse-names" : false, "suffix" : "" }, { "dropping-particle" : "", "family" : "Streit", "given" : "Fabian", "non-dropping-particle" : "", "parse-names" : false, "suffix" : "" }, { "dropping-particle" : "", "family" : "Strohmaier", "given" : "Jana", "non-dropping-particle" : "", "parse-names" : false, "suffix" : "" }, { "dropping-particle" : "", "family" : "Tansey", "given" : "Katherine E.", "non-dropping-particle" : "", "parse-names" : false, "suffix" : "" }, { "dropping-particle" : "", "family" : "Teismann", "given" : "Henning", "non-dropping-particle" : "", "parse-names" : false, "suffix" : "" }, { "dropping-particle" : "", "family" : "Teumer", "given" : "Alexander", "non-dropping-particle" : "", "parse-names" : false, "suffix" : "" }, { "dropping-particle" : "", "family" : "Thompson", "given" : "Wesley", "non-dropping-particle" : "", "parse-names" : false, "suffix" : "" }, { "dropping-particle" : "", "family" : "Thomson", "given" : "Pippa A.", "non-dropping-particle" : "", "parse-names" : false, "suffix" : "" }, { "dropping-particle" : "", "family" : "Thorgeirsson", "given" : "Thorgeir E.", "non-dropping-particle" : "", "parse-names" : false, "suffix" : "" }, { "dropping-particle" : "", "family" : "Tian", "given" : "Chao", "non-dropping-particle" : "", "parse-names" : false, "suffix" : "" }, { "dropping-particle" : "", "family" : "Traylor", "given" : "Matthew", "non-dropping-particle" : "", "parse-names" : false, "suffix" : "" }, { "dropping-particle" : "", "family" : "Treutlein", "given" : "Jens", "non-dropping-particle" : "", "parse-names" : false, "suffix" : "" }, { "dropping-particle" : "", "family" : "Trubetskoy", "given" : "Vassily", "non-dropping-particle" : "", "parse-names" : false, "suffix" : "" }, { "dropping-particle" : "", "family" : "Uitterlinden", "given" : "Andr\u00e9 G.", "non-dropping-particle" : "", "parse-names" : false, "suffix" : "" }, { "dropping-particle" : "", "family" : "Umbricht", "given" : "Daniel", "non-dropping-particle" : "", "parse-names" : false, "suffix" : "" }, { "dropping-particle" : "", "family" : "Auwera", "given" : "Sandra", "non-dropping-particle" : "Van Der", "parse-names" : false, "suffix" : "" }, { "dropping-particle" : "", "family" : "Hemert", "given" : "Albert M.", "non-dropping-particle" : "Van", "parse-names" : false, "suffix" : "" }, { "dropping-particle" : "", "family" : "Viktorin", "given" : "Alexander", "non-dropping-particle" : "", "parse-names" : false, "suffix" : "" }, { "dropping-particle" : "", "family" : "Visscher", "given" : "Peter M.", "non-dropping-particle" : "", "parse-names" : false, "suffix" : "" }, { "dropping-particle" : "", "family" : "Wang", "given" : "Yunpeng", "non-dropping-particle" : "", "parse-names" : false, "suffix" : "" }, { "dropping-particle" : "", "family" : "Webb", "given" : "Bradley T.", "non-dropping-particle" : "", "parse-names" : false, "suffix" : "" }, { "dropping-particle" : "", "family" : "Weinsheimer", "given" : "Shantel Marie", "non-dropping-particle" : "", "parse-names" : false, "suffix" : "" }, { "dropping-particle" : "", "family" : "Wellmann", "given" : "J\u00fcrgen", "non-dropping-particle" : "", "parse-names" : false, "suffix" : "" }, { "dropping-particle" : "", "family" : "Willemsen", "given" : "Gonneke", "non-dropping-particle" : "", "parse-names" : false, "suffix" : "" }, { "dropping-particle" : "", "family" : "Witt", "given" : "Stephanie H.", "non-dropping-particle" : "", "parse-names" : false, "suffix" : "" }, { "dropping-particle" : "", "family" : "Wu", "given" : "Yang", "non-dropping-particle" : "", "parse-names" : false, "suffix" : "" }, { "dropping-particle" : "", "family" : "Xi", "given" : "Hualin S.", "non-dropping-particle" : "", "parse-names" : false, "suffix" : "" }, { "dropping-particle" : "", "family" : "Yang", "given" : "Jian", "non-dropping-particle" : "", "parse-names" : false, "suffix" : "" }, { "dropping-particle" : "", "family" : "Zhang", "given" : "Futao", "non-dropping-particle" : "", "parse-names" : false, "suffix" : "" }, { "dropping-particle" : "", "family" : "Arolt", "given" : "Volker", "non-dropping-particle" : "", "parse-names" : false, "suffix" : "" }, { "dropping-particle" : "", "family" : "Baune", "given" : "Bernhard T.", "non-dropping-particle" : "", "parse-names" : false, "suffix" : "" }, { "dropping-particle" : "", "family" : "Berger", "given" : "Klaus", "non-dropping-particle" : "", "parse-names" : false, "suffix" : "" }, { "dropping-particle" : "", "family" : "Boomsma", "given" : "Dorret I.", "non-dropping-particle" : "", "parse-names" : false, "suffix" : "" }, { "dropping-particle" : "", "family" : "Cichon", "given" : "Sven", "non-dropping-particle" : "", "parse-names" : false, "suffix" : "" }, { "dropping-particle" : "", "family" : "Dannlowski", "given" : "Udo", "non-dropping-particle" : "", "parse-names" : false, "suffix" : "" }, { "dropping-particle" : "", "family" : "Geus", "given" : "E. C.J.", "non-dropping-particle" : "De", "parse-names" : false, "suffix" : "" }, { "dropping-particle" : "", "family" : "Depaulo", "given" : "J. Raymond", "non-dropping-particle" : "", "parse-names" : false, "suffix" : "" }, { "dropping-particle" : "", "family" : "Domenici", "given" : "Enrico", "non-dropping-particle" : "", "parse-names" : false, "suffix" : "" }, { "dropping-particle" : "", "family" : "Domschke", "given" : "Katharina", "non-dropping-particle" : "", "parse-names" : false, "suffix" : "" }, { "dropping-particle" : "", "family" : "Esko", "given" : "T\u00f5nu", "non-dropping-particle" : "", "parse-names" : false, "suffix" : "" }, { "dropping-particle" : "", "family" : "Grabe", "given" : "Hans J.", "non-dropping-particle" : "", "parse-names" : false, "suffix" : "" }, { "dropping-particle" : "", "family" : "Hamilton", "given" : "Steven P.",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inds", "given" : "David A.", "non-dropping-particle" : "", "parse-names" : false, "suffix" : "" }, { "dropping-particle" : "", "family" : "Kendler", "given" : "Kenneth S.", "non-dropping-particle" : "", "parse-names" : false, "suffix" : "" }, { "dropping-particle" : "", "family" : "Kloiber", "given" : "Stefan", "non-dropping-particle" : "", "parse-names" : false, "suffix" : "" }, { "dropping-particle" : "", "family" : "Lewis", "given" : "Glyn", "non-dropping-particle" : "", "parse-names" : false, "suffix" : "" }, { "dropping-particle" : "", "family" : "Li", "given" : "Qingqin S.", "non-dropping-particle" : "", "parse-names" : false, "suffix" : "" }, { "dropping-particle" : "", "family" : "Lucae", "given" : "Susanne", "non-dropping-particle" : "", "parse-names" : false, "suffix" : "" }, { "dropping-particle" : "", "family" : "Madden", "given" : "Pamela F.A.", "non-dropping-particle" : "", "parse-names" : false, "suffix" : "" }, { "dropping-particle" : "", "family" : "Magnusson", "given" : "Patrik K.", "non-dropping-particle" : "", "parse-names" : false, "suffix" : "" }, { "dropping-particle" : "", "family" : "Martin", "given" : "Nicholas G.", "non-dropping-particle" : "", "parse-names" : false, "suffix" : "" }, { "dropping-particle" : "", "family" : "McIntosh", "given" : "Andrew M.", "non-dropping-particle" : "", "parse-names" : false, "suffix" : "" }, { "dropping-particle" : "", "family" : "Metspalu", "given" : "Andres", "non-dropping-particle" : "", "parse-names" : false, "suffix" : "" }, { "dropping-particle" : "", "family" : "Mors", "given" : "Ole", "non-dropping-particle" : "", "parse-names" : false, "suffix" : "" }, { "dropping-particle" : "", "family" : "Mortensen", "given" : "Preben Bo", "non-dropping-particle" : "", "parse-names" : false, "suffix" : "" }, { "dropping-particle" : "", "family" : "M\u00fcller-Myhsok", "given" : "Bertram", "non-dropping-particle" : "", "parse-names" : false, "suffix" : "" }, { "dropping-particle" : "", "family" : "Nordentoft", "given" : "Merete", "non-dropping-particle" : "", "parse-names" : false, "suffix" : "" }, { "dropping-particle" : "", "family" : "N\u00f6then", "given" : "Markus M.", "non-dropping-particle" : "", "parse-names" : false, "suffix" : "" }, { "dropping-particle" : "", "family" : "O'Donovan", "given" : "Michael C.", "non-dropping-particle" : "", "parse-names" : false, "suffix" : "" }, { "dropping-particle" : "", "family" : "Paciga", "given" : "Sara A.", "non-dropping-particle" : "", "parse-names" : false, "suffix" : "" }, { "dropping-particle" : "", "family" : "Pedersen", "given" : "Nancy L.", "non-dropping-particle" : "", "parse-names" : false, "suffix" : "" }, { "dropping-particle" : "", "family" : "Penninx", "given" : "Brenda W.J.H.", "non-dropping-particle" : "", "parse-names" : false, "suffix" : "" }, { "dropping-particle" : "", "family" : "Perlis", "given" : "Roy H.", "non-dropping-particle" : "", "parse-names" : false, "suffix" : "" }, { "dropping-particle" : "", "family" : "Porteous", "given" : "David J.", "non-dropping-particle" : "", "parse-names" : false, "suffix" : "" }, { "dropping-particle" : "", "family" : "Potash", "given" : "James B.", "non-dropping-particle" : "", "parse-names" : false, "suffix" : "" }, { "dropping-particle" : "", "family" : "Preisig", "given" : "Martin", "non-dropping-particle" : "", "parse-names" : false, "suffix" : "" }, { "dropping-particle" : "", "family" : "Rietschel", "given" : "Marcella", "non-dropping-particle" : "", "parse-names" : false, "suffix" : "" }, { "dropping-particle" : "", "family" : "Schaefer", "given" : "Catherine", "non-dropping-particle" : "", "parse-names" : false, "suffix" : "" }, { "dropping-particle" : "", "family" : "Schulze", "given" : "Thomas G.", "non-dropping-particle" : "", "parse-names" : false, "suffix" : "" }, { "dropping-particle" : "", "family" : "Smoller", "given" : "Jordan W.", "non-dropping-particle" : "", "parse-names" : false, "suffix" : "" }, { "dropping-particle" : "", "family" : "Stefansson", "given" : "Kari", "non-dropping-particle" : "", "parse-names" : false, "suffix" : "" }, { "dropping-particle" : "", "family" : "Tiemeier", "given" : "Henning", "non-dropping-particle" : "", "parse-names" : false, "suffix" : "" }, { "dropping-particle" : "", "family" : "Uher", "given" : "Rudolf", "non-dropping-particle" : "", "parse-names" : false, "suffix" : "" }, { "dropping-particle" : "", "family" : "V\u00f6lzke", "given" : "Henry", "non-dropping-particle" : "", "parse-names" : false, "suffix" : "" }, { "dropping-particle" : "", "family" : "Weissman", "given" : "Myrna M.", "non-dropping-particle" : "", "parse-names" : false, "suffix" : "" }, { "dropping-particle" : "", "family" : "Werge", "given" : "Thomas", "non-dropping-particle" : "", "parse-names" : false, "suffix" : "" }, { "dropping-particle" : "", "family" : "Winslow", "given" : "Ashley R.", "non-dropping-particle" : "", "parse-names" : false, "suffix" : "" }, { "dropping-particle" : "", "family" : "Lewis", "given" : "Cathryn M.", "non-dropping-particle" : "", "parse-names" : false, "suffix" : "" }, { "dropping-particle" : "", "family" : "Levinson", "given" : "Douglas F.", "non-dropping-particle" : "", "parse-names" : false, "suffix" : "" }, { "dropping-particle" : "", "family" : "Breen", "given" : "Gerome", "non-dropping-particle" : "", "parse-names" : false, "suffix" : "" }, { "dropping-particle" : "", "family" : "B\u00f8rglum", "given" : "Anders D.", "non-dropping-particle" : "", "parse-names" : false, "suffix" : "" }, { "dropping-particle" : "", "family" : "Sullivan", "given" : "Patrick F.", "non-dropping-particle" : "", "parse-names" : false, "suffix" : "" } ], "container-title" : "Nature Genetics", "id" : "ITEM-1", "issue" : "5", "issued" : { "date-parts" : [ [ "2018" ] ] }, "page" : "668-681", "title" : "Genome-wide association analyses identify 44 risk variants and refine the genetic architecture of major depression", "type" : "article-journal", "volume" : "50" }, "uris" : [ "http://www.mendeley.com/documents/?uuid=7b10fe08-00e2-43d5-84de-2356684cb4a2" ] } ], "mendeley" : { "formattedCitation" : "(11)", "plainTextFormattedCitation" : "(11)", "previouslyFormattedCitation" : "(11)" }, "properties" : { "noteIndex" : 0 }, "schema" : "https://github.com/citation-style-language/schema/raw/master/csl-citation.json" }</w:instrText>
      </w:r>
      <w:r>
        <w:fldChar w:fldCharType="separate"/>
      </w:r>
      <w:r w:rsidR="00AC4046" w:rsidRPr="00AC4046">
        <w:rPr>
          <w:noProof/>
        </w:rPr>
        <w:t>(11)</w:t>
      </w:r>
      <w:r>
        <w:fldChar w:fldCharType="end"/>
      </w:r>
      <w:r>
        <w:t>) included the pilot sample of UK Biobank</w:t>
      </w:r>
      <w:r w:rsidR="00750EBD">
        <w:t xml:space="preserve">, and therefore we only created a PRS for </w:t>
      </w:r>
      <w:r>
        <w:t xml:space="preserve">participants not in the pilot </w:t>
      </w:r>
      <w:r w:rsidRPr="00126910">
        <w:t>sample (241,877</w:t>
      </w:r>
      <w:r>
        <w:t xml:space="preserve"> of 337,0</w:t>
      </w:r>
      <w:r w:rsidR="005E4180">
        <w:t>09</w:t>
      </w:r>
      <w:r>
        <w:t xml:space="preserve"> participants, 72%), to </w:t>
      </w:r>
      <w:r>
        <w:lastRenderedPageBreak/>
        <w:t>preserve independence of the GWAS and analysis samples.</w:t>
      </w:r>
      <w:r w:rsidR="00A570EF">
        <w:t xml:space="preserve"> This reduced the number of participants with a depression phenotype and PRS to 53,336</w:t>
      </w:r>
      <w:r w:rsidR="005E4180">
        <w:t xml:space="preserve"> of the potential 337,009 participants (16%)</w:t>
      </w:r>
      <w:r w:rsidR="00A570EF">
        <w:t>.</w:t>
      </w:r>
      <w:r>
        <w:t xml:space="preserve"> </w:t>
      </w:r>
    </w:p>
    <w:p w14:paraId="35CA450E" w14:textId="68363E0F" w:rsidR="00F15872" w:rsidRDefault="00F063B6" w:rsidP="00F15872">
      <w:r>
        <w:t>There was no</w:t>
      </w:r>
      <w:r w:rsidR="00F15872">
        <w:t xml:space="preserve"> </w:t>
      </w:r>
      <w:r>
        <w:t>previous</w:t>
      </w:r>
      <w:r w:rsidR="00F15872">
        <w:t xml:space="preserve"> GWAS for </w:t>
      </w:r>
      <w:r w:rsidR="00831B39">
        <w:t>lifetime smoking</w:t>
      </w:r>
      <w:r>
        <w:t>, as this was only measured in UK Biobank</w:t>
      </w:r>
      <w:r w:rsidR="00DA530B">
        <w:t xml:space="preserve">. As such, </w:t>
      </w:r>
      <w:r>
        <w:t>lifetime smoking</w:t>
      </w:r>
      <w:r w:rsidR="00F15872">
        <w:t xml:space="preserve"> </w:t>
      </w:r>
      <w:r>
        <w:t>was</w:t>
      </w:r>
      <w:r w:rsidR="00F15872">
        <w:t xml:space="preserve"> not considered in the main </w:t>
      </w:r>
      <w:r w:rsidR="00357852">
        <w:t>Mendelian randomization</w:t>
      </w:r>
      <w:r>
        <w:t xml:space="preserve"> </w:t>
      </w:r>
      <w:r w:rsidR="00F15872">
        <w:t>analysis, only in the split-sample</w:t>
      </w:r>
      <w:r>
        <w:t xml:space="preserve"> </w:t>
      </w:r>
      <w:r w:rsidR="00357852">
        <w:t xml:space="preserve">Mendelian randomization </w:t>
      </w:r>
      <w:r w:rsidR="00F15872">
        <w:t>analys</w:t>
      </w:r>
      <w:r w:rsidR="00CA6FFC">
        <w:t>i</w:t>
      </w:r>
      <w:r w:rsidR="00F15872">
        <w:t>s.</w:t>
      </w:r>
    </w:p>
    <w:p w14:paraId="361ABF1B" w14:textId="22046F59" w:rsidR="0048264B" w:rsidRDefault="0048264B" w:rsidP="0048264B"/>
    <w:p w14:paraId="1F3068E0" w14:textId="665E9287" w:rsidR="00B6025E" w:rsidRDefault="00B14F5E" w:rsidP="00B6025E">
      <w:pPr>
        <w:pStyle w:val="Heading2"/>
      </w:pPr>
      <w:r>
        <w:t>3</w:t>
      </w:r>
      <w:r w:rsidR="00F15872">
        <w:t xml:space="preserve">. </w:t>
      </w:r>
      <w:r w:rsidR="00B6025E">
        <w:t>Outcome</w:t>
      </w:r>
      <w:r w:rsidR="00F653A0">
        <w:t xml:space="preserve"> Definitions</w:t>
      </w:r>
    </w:p>
    <w:p w14:paraId="3716E3DA" w14:textId="37AD9BFC" w:rsidR="000D50D6" w:rsidRPr="000D50D6" w:rsidRDefault="005C65FC" w:rsidP="000D50D6">
      <w:pPr>
        <w:pStyle w:val="Heading3"/>
      </w:pPr>
      <w:r>
        <w:t xml:space="preserve">Household </w:t>
      </w:r>
      <w:r w:rsidR="000D50D6">
        <w:t xml:space="preserve">Income and Deprivation </w:t>
      </w:r>
    </w:p>
    <w:p w14:paraId="23F994F9" w14:textId="0F6E55D0" w:rsidR="00B6025E" w:rsidRDefault="000150E0" w:rsidP="00B6025E">
      <w:r>
        <w:t>Household i</w:t>
      </w:r>
      <w:r w:rsidR="00B6025E">
        <w:t>ncome was recoded from categories to numerical values taking the mid-point of the range, or a nominal value for the open-ended categories, and analysed as a continuous variable:</w:t>
      </w:r>
    </w:p>
    <w:p w14:paraId="38D4D13A" w14:textId="77777777" w:rsidR="00B6025E" w:rsidRDefault="00B6025E" w:rsidP="00B6025E">
      <w:pPr>
        <w:pStyle w:val="ListParagraph"/>
        <w:numPr>
          <w:ilvl w:val="0"/>
          <w:numId w:val="2"/>
        </w:numPr>
      </w:pPr>
      <w:r>
        <w:t>&lt;£18,000 = £15,000</w:t>
      </w:r>
    </w:p>
    <w:p w14:paraId="576B5D75" w14:textId="77777777" w:rsidR="00B6025E" w:rsidRDefault="00B6025E" w:rsidP="00B6025E">
      <w:pPr>
        <w:pStyle w:val="ListParagraph"/>
        <w:numPr>
          <w:ilvl w:val="0"/>
          <w:numId w:val="2"/>
        </w:numPr>
      </w:pPr>
      <w:r>
        <w:t>£18,000 to £30,999 = £24,500</w:t>
      </w:r>
    </w:p>
    <w:p w14:paraId="4CED44F8" w14:textId="77777777" w:rsidR="00B6025E" w:rsidRDefault="00B6025E" w:rsidP="00B6025E">
      <w:pPr>
        <w:pStyle w:val="ListParagraph"/>
        <w:numPr>
          <w:ilvl w:val="0"/>
          <w:numId w:val="2"/>
        </w:numPr>
      </w:pPr>
      <w:r>
        <w:t>£31,000 to £51,999 = £41,500</w:t>
      </w:r>
    </w:p>
    <w:p w14:paraId="457BB469" w14:textId="77777777" w:rsidR="00B6025E" w:rsidRDefault="00B6025E" w:rsidP="00B6025E">
      <w:pPr>
        <w:pStyle w:val="ListParagraph"/>
        <w:numPr>
          <w:ilvl w:val="0"/>
          <w:numId w:val="2"/>
        </w:numPr>
      </w:pPr>
      <w:r>
        <w:t>£52,000 to £100,000 = £76,000</w:t>
      </w:r>
    </w:p>
    <w:p w14:paraId="35C50393" w14:textId="6AD3361B" w:rsidR="00B6025E" w:rsidRDefault="00B6025E" w:rsidP="00B6025E">
      <w:pPr>
        <w:pStyle w:val="ListParagraph"/>
        <w:numPr>
          <w:ilvl w:val="0"/>
          <w:numId w:val="2"/>
        </w:numPr>
      </w:pPr>
      <w:r>
        <w:t>&gt;£100,000 = £150,000</w:t>
      </w:r>
    </w:p>
    <w:p w14:paraId="1738B3CC" w14:textId="1B511A28" w:rsidR="00B6025E" w:rsidRPr="002E281A" w:rsidRDefault="00B6025E" w:rsidP="00B6025E">
      <w:r>
        <w:t xml:space="preserve">As </w:t>
      </w:r>
      <w:r w:rsidR="005C65FC">
        <w:t xml:space="preserve">household </w:t>
      </w:r>
      <w:r>
        <w:t>income and</w:t>
      </w:r>
      <w:r w:rsidR="005C65FC">
        <w:t xml:space="preserve"> deprivation</w:t>
      </w:r>
      <w:r>
        <w:t xml:space="preserve"> </w:t>
      </w:r>
      <w:r w:rsidR="005C65FC">
        <w:t xml:space="preserve">(measured using the </w:t>
      </w:r>
      <w:r>
        <w:t xml:space="preserve">Townsend Deprivation Index </w:t>
      </w:r>
      <w:r w:rsidR="005C65FC">
        <w:t>[</w:t>
      </w:r>
      <w:r>
        <w:t>TDI</w:t>
      </w:r>
      <w:r w:rsidR="005C65FC">
        <w:t>])</w:t>
      </w:r>
      <w:r>
        <w:t xml:space="preserve"> were the only continuous outcomes, we created binary variables for both to allow for comparison between all outcomes</w:t>
      </w:r>
      <w:r w:rsidR="00131C3C">
        <w:t>, especially on plots</w:t>
      </w:r>
      <w:r>
        <w:t>. For</w:t>
      </w:r>
      <w:r w:rsidR="005C65FC">
        <w:t xml:space="preserve"> household</w:t>
      </w:r>
      <w:r>
        <w:t xml:space="preserve"> income, we compared those with a total household income above</w:t>
      </w:r>
      <w:r w:rsidR="004927EA">
        <w:t xml:space="preserve"> and below</w:t>
      </w:r>
      <w:r>
        <w:t xml:space="preserve"> £52,000 </w:t>
      </w:r>
      <w:r w:rsidR="004927EA">
        <w:t>(i.e. upper two categories of</w:t>
      </w:r>
      <w:r w:rsidR="000150E0">
        <w:t xml:space="preserve"> household</w:t>
      </w:r>
      <w:r w:rsidR="004927EA">
        <w:t xml:space="preserve"> income versus bottom three categories). For </w:t>
      </w:r>
      <w:r w:rsidR="005C65FC">
        <w:t>deprivation</w:t>
      </w:r>
      <w:r w:rsidR="004927EA">
        <w:t>, we split the participants into tertiles</w:t>
      </w:r>
      <w:r w:rsidR="005C65FC">
        <w:t xml:space="preserve"> of TDI</w:t>
      </w:r>
      <w:r w:rsidR="004927EA">
        <w:t>, and compared the most deprived tertile with the remaining two tertiles.</w:t>
      </w:r>
      <w:r w:rsidR="002E281A">
        <w:t xml:space="preserve"> These results are included in forest plots of results, but not included in </w:t>
      </w:r>
      <w:r w:rsidR="002E281A">
        <w:rPr>
          <w:b/>
          <w:bCs/>
        </w:rPr>
        <w:t>Table 2</w:t>
      </w:r>
      <w:r w:rsidR="002E281A">
        <w:t>.</w:t>
      </w:r>
    </w:p>
    <w:p w14:paraId="6738D47E" w14:textId="0D76913C" w:rsidR="000D50D6" w:rsidRDefault="00F063B6" w:rsidP="000D50D6">
      <w:pPr>
        <w:pStyle w:val="Heading3"/>
      </w:pPr>
      <w:r>
        <w:t>Employment</w:t>
      </w:r>
    </w:p>
    <w:p w14:paraId="16049CD4" w14:textId="19469F5F" w:rsidR="004927EA" w:rsidRDefault="004927EA" w:rsidP="004927EA">
      <w:r>
        <w:t>Job class was coded as skilled versus unskilled</w:t>
      </w:r>
      <w:r w:rsidR="00F653A0">
        <w:t xml:space="preserve"> as in the Tyrrell</w:t>
      </w:r>
      <w:r w:rsidR="00357852">
        <w:t xml:space="preserve"> (2016, </w:t>
      </w:r>
      <w:r w:rsidR="00357852">
        <w:fldChar w:fldCharType="begin" w:fldLock="1"/>
      </w:r>
      <w:r w:rsidR="00357852">
        <w:instrText>ADDIN CSL_CITATION { "citationItems" : [ { "id" : "ITEM-1", "itemData" : { "DOI" : "10.1136/bmj.i582", "ISBN" : "1756-1833 (Electronic)\\r0959-535X (Linking)", "ISSN" : "17561833", "PMID" : "26956984", "abstract" : "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u00a3210 (\u20ac276; $300; 95% confidence interval \u00a384 to \u00a3420; P=6\u00d710(-3)) lower annual household income in men and a \u00a31890 (\u00a31680 to \u00a32100; P=6\u00d7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u00d710(-7)), and a \u00a31130 (\u00a3680 to \u00a31580) higher annual household income (P=4\u00d710(-8)). Associations were stronger in men. A genetically determined 1 SD higher BMI (4.6 kg/m(2)) caused a \u00a32940 (\u00a31680 to \u00a34200; P=1\u00d7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 "author" : [ { "dropping-particle" : "", "family" : "Tyrrell", "given" : "Jessica", "non-dropping-particle" : "", "parse-names" : false, "suffix" : "" }, { "dropping-particle" : "", "family" : "Jones", "given" : "Samuel E.", "non-dropping-particle" : "", "parse-names" : false, "suffix" : "" }, { "dropping-particle" : "", "family" : "Beaumont", "given" : "Robin", "non-dropping-particle" : "", "parse-names" : false, "suffix" : "" }, { "dropping-particle" : "", "family" : "Astley", "given" : "Christina M.", "non-dropping-particle" : "", "parse-names" : false, "suffix" : "" }, { "dropping-particle" : "", "family" : "Lovell", "given" : "Rebecca", "non-dropping-particle" : "", "parse-names" : false, "suffix" : "" }, { "dropping-particle" : "", "family" : "Yaghootkar", "given" : "Hanieh", "non-dropping-particle" : "", "parse-names" : false, "suffix" : "" }, { "dropping-particle" : "", "family" : "Tuke", "given" : "Marcus",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Hirschhorn", "given" : "Joel N.", "non-dropping-particle" : "", "parse-names" : false, "suffix" : "" }, { "dropping-particle" : "", "family" : "Wood", "given" : "Andrew R.", "non-dropping-particle" : "", "parse-names" : false, "suffix" : "" }, { "dropping-particle" : "", "family" : "Murray", "given" : "Anna", "non-dropping-particle" : "", "parse-names" : false, "suffix" : "" }, { "dropping-particle" : "", "family" : "Weedon", "given" : "Michael N.", "non-dropping-particle" : "", "parse-names" : false, "suffix" : "" }, { "dropping-particle" : "", "family" : "Frayling", "given" : "Timothy M.", "non-dropping-particle" : "", "parse-names" : false, "suffix" : "" } ], "container-title" : "BMJ (Online)", "id" : "ITEM-1", "issued" : { "date-parts" : [ [ "2016" ] ] }, "title" : "Height, body mass index, and socioeconomic status: Mendelian randomisation study in UK Biobank", "type" : "article-journal", "volume" : "352" }, "uris" : [ "http://www.mendeley.com/documents/?uuid=e30b1971-ab2f-480a-b5e2-9289baf4d555" ] } ], "mendeley" : { "formattedCitation" : "(12)", "plainTextFormattedCitation" : "(12)", "previouslyFormattedCitation" : "(12)" }, "properties" : { "noteIndex" : 0 }, "schema" : "https://github.com/citation-style-language/schema/raw/master/csl-citation.json" }</w:instrText>
      </w:r>
      <w:r w:rsidR="00357852">
        <w:fldChar w:fldCharType="separate"/>
      </w:r>
      <w:r w:rsidR="00357852" w:rsidRPr="00AC4046">
        <w:rPr>
          <w:noProof/>
        </w:rPr>
        <w:t>(12)</w:t>
      </w:r>
      <w:r w:rsidR="00357852">
        <w:fldChar w:fldCharType="end"/>
      </w:r>
      <w:r w:rsidR="00357852">
        <w:t>)</w:t>
      </w:r>
      <w:r w:rsidR="00F653A0">
        <w:t xml:space="preserve"> </w:t>
      </w:r>
      <w:r w:rsidR="00357852">
        <w:t xml:space="preserve">Mendelian randomization </w:t>
      </w:r>
      <w:r w:rsidR="00F653A0">
        <w:t>analysis of height, BMI and socioeconomic status</w:t>
      </w:r>
      <w:r>
        <w:t xml:space="preserve">, where a skilled job was defined as ones in the following categories: </w:t>
      </w:r>
    </w:p>
    <w:p w14:paraId="7910D646" w14:textId="096CD3CC" w:rsidR="004927EA" w:rsidRDefault="004927EA" w:rsidP="004927EA">
      <w:pPr>
        <w:pStyle w:val="ListParagraph"/>
        <w:numPr>
          <w:ilvl w:val="0"/>
          <w:numId w:val="4"/>
        </w:numPr>
      </w:pPr>
      <w:r>
        <w:t>Managers and Senior Officials</w:t>
      </w:r>
    </w:p>
    <w:p w14:paraId="66EAB992" w14:textId="61AC1B7F" w:rsidR="004927EA" w:rsidRDefault="004927EA" w:rsidP="004927EA">
      <w:pPr>
        <w:pStyle w:val="ListParagraph"/>
        <w:numPr>
          <w:ilvl w:val="0"/>
          <w:numId w:val="4"/>
        </w:numPr>
      </w:pPr>
      <w:r>
        <w:t>Professional Occupations</w:t>
      </w:r>
    </w:p>
    <w:p w14:paraId="7A5D610F" w14:textId="77777777" w:rsidR="004927EA" w:rsidRDefault="004927EA" w:rsidP="004927EA">
      <w:pPr>
        <w:pStyle w:val="ListParagraph"/>
        <w:numPr>
          <w:ilvl w:val="0"/>
          <w:numId w:val="4"/>
        </w:numPr>
      </w:pPr>
      <w:r>
        <w:t>Associate Professional and Technical Occupations</w:t>
      </w:r>
    </w:p>
    <w:p w14:paraId="7A046F12" w14:textId="77777777" w:rsidR="004927EA" w:rsidRDefault="004927EA" w:rsidP="004927EA">
      <w:pPr>
        <w:pStyle w:val="ListParagraph"/>
        <w:numPr>
          <w:ilvl w:val="0"/>
          <w:numId w:val="4"/>
        </w:numPr>
      </w:pPr>
      <w:r>
        <w:t>Administrative and Secretarial Occupations</w:t>
      </w:r>
    </w:p>
    <w:p w14:paraId="577F957E" w14:textId="77777777" w:rsidR="004927EA" w:rsidRDefault="004927EA" w:rsidP="004927EA">
      <w:pPr>
        <w:pStyle w:val="ListParagraph"/>
        <w:numPr>
          <w:ilvl w:val="0"/>
          <w:numId w:val="4"/>
        </w:numPr>
      </w:pPr>
      <w:r>
        <w:t>Skilled Trades Occupations</w:t>
      </w:r>
    </w:p>
    <w:p w14:paraId="22A7C43C" w14:textId="04977B98" w:rsidR="004927EA" w:rsidRDefault="004927EA" w:rsidP="004927EA">
      <w:r>
        <w:t>Unskilled jobs were defined as ones in the following categories:</w:t>
      </w:r>
    </w:p>
    <w:p w14:paraId="426D1996" w14:textId="744F187A" w:rsidR="004927EA" w:rsidRDefault="004927EA" w:rsidP="004927EA">
      <w:pPr>
        <w:pStyle w:val="ListParagraph"/>
        <w:numPr>
          <w:ilvl w:val="0"/>
          <w:numId w:val="4"/>
        </w:numPr>
      </w:pPr>
      <w:r>
        <w:t>Personal Service Occupations</w:t>
      </w:r>
    </w:p>
    <w:p w14:paraId="196AE866" w14:textId="7EA3117B" w:rsidR="004927EA" w:rsidRDefault="004927EA" w:rsidP="004927EA">
      <w:pPr>
        <w:pStyle w:val="ListParagraph"/>
        <w:numPr>
          <w:ilvl w:val="0"/>
          <w:numId w:val="4"/>
        </w:numPr>
      </w:pPr>
      <w:r>
        <w:t>Sales and Customer Service Occupations</w:t>
      </w:r>
    </w:p>
    <w:p w14:paraId="50E288B4" w14:textId="6E62D9C2" w:rsidR="004927EA" w:rsidRDefault="004927EA" w:rsidP="004927EA">
      <w:pPr>
        <w:pStyle w:val="ListParagraph"/>
        <w:numPr>
          <w:ilvl w:val="0"/>
          <w:numId w:val="4"/>
        </w:numPr>
      </w:pPr>
      <w:r>
        <w:t>Process, Plant and Machine Operatives</w:t>
      </w:r>
    </w:p>
    <w:p w14:paraId="6148E97A" w14:textId="640A6CB7" w:rsidR="004927EA" w:rsidRDefault="004927EA" w:rsidP="004927EA">
      <w:pPr>
        <w:pStyle w:val="ListParagraph"/>
        <w:numPr>
          <w:ilvl w:val="0"/>
          <w:numId w:val="4"/>
        </w:numPr>
      </w:pPr>
      <w:r>
        <w:t>Elementary Occupations</w:t>
      </w:r>
    </w:p>
    <w:p w14:paraId="7EF9A708" w14:textId="248C5DC0" w:rsidR="000D50D6" w:rsidRDefault="000D50D6" w:rsidP="000D50D6">
      <w:r>
        <w:t>Current employment status was coded as:</w:t>
      </w:r>
    </w:p>
    <w:p w14:paraId="41188B3B" w14:textId="77777777" w:rsidR="000D50D6" w:rsidRDefault="000D50D6" w:rsidP="000D50D6">
      <w:pPr>
        <w:pStyle w:val="ListParagraph"/>
        <w:numPr>
          <w:ilvl w:val="0"/>
          <w:numId w:val="6"/>
        </w:numPr>
      </w:pPr>
      <w:r>
        <w:t xml:space="preserve">Non-employed, not retired (versus employed or </w:t>
      </w:r>
      <w:r w:rsidRPr="00372914">
        <w:t>retired</w:t>
      </w:r>
      <w:r>
        <w:t>)</w:t>
      </w:r>
    </w:p>
    <w:p w14:paraId="65A23870" w14:textId="77777777" w:rsidR="000D50D6" w:rsidRDefault="000D50D6" w:rsidP="000D50D6">
      <w:pPr>
        <w:pStyle w:val="ListParagraph"/>
        <w:numPr>
          <w:ilvl w:val="0"/>
          <w:numId w:val="6"/>
        </w:numPr>
      </w:pPr>
      <w:r>
        <w:t>Non-employed (versus employed, retired excluded)</w:t>
      </w:r>
    </w:p>
    <w:p w14:paraId="1B5C1102" w14:textId="3B6774C5" w:rsidR="000D50D6" w:rsidRDefault="000D50D6" w:rsidP="000D50D6">
      <w:pPr>
        <w:pStyle w:val="ListParagraph"/>
        <w:numPr>
          <w:ilvl w:val="0"/>
          <w:numId w:val="6"/>
        </w:numPr>
      </w:pPr>
      <w:r>
        <w:t>Retired (versus still employed, other non-employed excluded)</w:t>
      </w:r>
    </w:p>
    <w:p w14:paraId="37F564C5" w14:textId="4151C345" w:rsidR="000D50D6" w:rsidRDefault="000D50D6" w:rsidP="000D50D6">
      <w:pPr>
        <w:pStyle w:val="Heading3"/>
      </w:pPr>
      <w:r>
        <w:t>Degree Status</w:t>
      </w:r>
    </w:p>
    <w:p w14:paraId="2F05FDF8" w14:textId="78BCF5FF" w:rsidR="004927EA" w:rsidRDefault="004927EA" w:rsidP="004927EA">
      <w:r>
        <w:t>Degree status was coded as having a college or university degree. We did not consider professional qualifications to be equivalent to degree-level education.</w:t>
      </w:r>
    </w:p>
    <w:p w14:paraId="04361FDE" w14:textId="09466A37" w:rsidR="000D50D6" w:rsidRDefault="000D50D6" w:rsidP="000D50D6">
      <w:pPr>
        <w:pStyle w:val="Heading3"/>
      </w:pPr>
      <w:r>
        <w:lastRenderedPageBreak/>
        <w:t>Social Outcomes</w:t>
      </w:r>
    </w:p>
    <w:p w14:paraId="40147BFC" w14:textId="29842202" w:rsidR="004927EA" w:rsidRDefault="005427CC" w:rsidP="00B6025E">
      <w:r>
        <w:t xml:space="preserve">We </w:t>
      </w:r>
      <w:r w:rsidR="00F063B6">
        <w:t>dichotomised</w:t>
      </w:r>
      <w:r>
        <w:t xml:space="preserve"> the frequency of confiding and friend/family visits, comparing weekly or more frequently with less frequently. </w:t>
      </w:r>
    </w:p>
    <w:p w14:paraId="223C207F" w14:textId="3A733CD3" w:rsidR="005427CC" w:rsidRDefault="005427CC" w:rsidP="00B6025E">
      <w:r>
        <w:t xml:space="preserve">We </w:t>
      </w:r>
      <w:r w:rsidR="00F063B6">
        <w:t xml:space="preserve">dichotomised </w:t>
      </w:r>
      <w:r>
        <w:t>all satisfaction outcomes, comparing satisfied (extremely/very/moderately happy) with not satisfied (extremely/very/moderately unhappy).</w:t>
      </w:r>
    </w:p>
    <w:p w14:paraId="28C4CDDE" w14:textId="1DA99419" w:rsidR="00F15872" w:rsidRDefault="00F653A0" w:rsidP="00FD64DC">
      <w:r>
        <w:t>We defined c</w:t>
      </w:r>
      <w:r w:rsidR="00B6025E">
        <w:t>ohabiting with partner as</w:t>
      </w:r>
      <w:r>
        <w:t xml:space="preserve"> positive if</w:t>
      </w:r>
      <w:r w:rsidR="00B6025E">
        <w:t xml:space="preserve"> the participan</w:t>
      </w:r>
      <w:r>
        <w:t>t’s</w:t>
      </w:r>
      <w:r w:rsidR="00B6025E">
        <w:t xml:space="preserve"> response to the question</w:t>
      </w:r>
      <w:r w:rsidR="004D1282">
        <w:t>,</w:t>
      </w:r>
      <w:r w:rsidR="00A37084" w:rsidRPr="00A37084">
        <w:t xml:space="preserve"> "How are the other people who live with you related to you?"</w:t>
      </w:r>
      <w:r w:rsidR="00B6025E">
        <w:t xml:space="preserve"> </w:t>
      </w:r>
      <w:r>
        <w:t>included</w:t>
      </w:r>
      <w:r w:rsidR="00B6025E">
        <w:t xml:space="preserve"> “husband, wife or partner”</w:t>
      </w:r>
      <w:r>
        <w:t>.</w:t>
      </w:r>
    </w:p>
    <w:p w14:paraId="0DA3403A" w14:textId="77777777" w:rsidR="00FD64DC" w:rsidRDefault="00FD64DC" w:rsidP="00FD64DC"/>
    <w:p w14:paraId="2AC1DCC3" w14:textId="6556D062" w:rsidR="0023618C" w:rsidRDefault="002E281A" w:rsidP="002E281A">
      <w:pPr>
        <w:pStyle w:val="Heading2"/>
      </w:pPr>
      <w:r>
        <w:t xml:space="preserve">4.1 </w:t>
      </w:r>
      <w:r w:rsidR="0023618C">
        <w:t>Secondary Analyses</w:t>
      </w:r>
    </w:p>
    <w:p w14:paraId="4E852F18" w14:textId="0CED54C8" w:rsidR="0023618C" w:rsidRPr="0023618C" w:rsidRDefault="0023618C" w:rsidP="0023618C">
      <w:r>
        <w:rPr>
          <w:b/>
          <w:bCs/>
        </w:rPr>
        <w:t xml:space="preserve">Supplementary Table 11 </w:t>
      </w:r>
      <w:r>
        <w:t>contains all results for interactions</w:t>
      </w:r>
      <w:r w:rsidR="00415A66">
        <w:t xml:space="preserve"> from secondary analyses</w:t>
      </w:r>
      <w:r>
        <w:t>.</w:t>
      </w:r>
    </w:p>
    <w:p w14:paraId="2038DD0B" w14:textId="796820DE" w:rsidR="00F625F3" w:rsidRPr="00F625F3" w:rsidRDefault="00F625F3" w:rsidP="0023618C">
      <w:pPr>
        <w:pStyle w:val="Heading3"/>
      </w:pPr>
      <w:r>
        <w:t>Interactions with Sex and Deprivation at Birth</w:t>
      </w:r>
    </w:p>
    <w:p w14:paraId="40713EEE" w14:textId="0228E8B4" w:rsidR="00F625F3" w:rsidRPr="0023618C" w:rsidRDefault="00F625F3" w:rsidP="00F625F3">
      <w:bookmarkStart w:id="0" w:name="_Hlk14971502"/>
      <w:r w:rsidRPr="00736B9B">
        <w:t xml:space="preserve">As both sex and deprivation at birth could modify the effect of </w:t>
      </w:r>
      <w:r>
        <w:t>health conditions and risk factors</w:t>
      </w:r>
      <w:r w:rsidRPr="00736B9B">
        <w:t xml:space="preserve"> on outcomes, </w:t>
      </w:r>
      <w:bookmarkEnd w:id="0"/>
      <w:r w:rsidRPr="00736B9B">
        <w:t>we repeated the main</w:t>
      </w:r>
      <w:r>
        <w:t xml:space="preserve"> </w:t>
      </w:r>
      <w:r w:rsidR="00357852">
        <w:t xml:space="preserve">Mendelian randomization </w:t>
      </w:r>
      <w:r w:rsidRPr="00736B9B">
        <w:t>analys</w:t>
      </w:r>
      <w:r>
        <w:t>e</w:t>
      </w:r>
      <w:r w:rsidRPr="00736B9B">
        <w:t xml:space="preserve">s </w:t>
      </w:r>
      <w:r>
        <w:t>separately in men and women</w:t>
      </w:r>
      <w:r w:rsidRPr="00736B9B">
        <w:t xml:space="preserve"> and </w:t>
      </w:r>
      <w:r>
        <w:t>within</w:t>
      </w:r>
      <w:r w:rsidRPr="00736B9B">
        <w:t xml:space="preserve"> </w:t>
      </w:r>
      <w:r>
        <w:t>thirds</w:t>
      </w:r>
      <w:r w:rsidRPr="00736B9B">
        <w:t xml:space="preserve"> of </w:t>
      </w:r>
      <w:r w:rsidR="005C65FC">
        <w:t>TDI</w:t>
      </w:r>
      <w:r w:rsidRPr="00736B9B">
        <w:t xml:space="preserve"> at birth. We then compared the </w:t>
      </w:r>
      <w:r>
        <w:t xml:space="preserve">stratum-specific </w:t>
      </w:r>
      <w:r w:rsidRPr="00736B9B">
        <w:t>estimates to determine whether there was statistical evidence of differences</w:t>
      </w:r>
      <w:r>
        <w:t xml:space="preserve"> by sex or between the top and bottom thirds of </w:t>
      </w:r>
      <w:r w:rsidR="005C65FC">
        <w:t>TDI</w:t>
      </w:r>
      <w:r>
        <w:t xml:space="preserve"> at birth</w:t>
      </w:r>
      <w:r w:rsidRPr="00736B9B">
        <w:t xml:space="preserve"> </w:t>
      </w:r>
      <w:r>
        <w:fldChar w:fldCharType="begin" w:fldLock="1"/>
      </w:r>
      <w:r w:rsidR="00AC4046">
        <w:instrText>ADDIN CSL_CITATION { "citationItems" : [ { "id" : "ITEM-1", "itemData" : { "DOI" : "10.1136/bmj.326.7382.219", "ISBN" : "1756-1833 (Electronic)\\r0959-535X (Linking)", "ISSN" : "14685833", "PMID" : "12543843", "abstract" : "#statistics", "author" : [ { "dropping-particle" : "", "family" : "Altman", "given" : "Douglas G.", "non-dropping-particle" : "", "parse-names" : false, "suffix" : "" }, { "dropping-particle" : "", "family" : "Bland", "given" : "J. Martin", "non-dropping-particle" : "", "parse-names" : false, "suffix" : "" } ], "container-title" : "BMJ", "id" : "ITEM-1", "issue" : "7382", "issued" : { "date-parts" : [ [ "2003" ] ] }, "page" : "219", "title" : "Interaction revisited: The difference between two estimates", "type" : "article-journal", "volume" : "326" }, "uris" : [ "http://www.mendeley.com/documents/?uuid=d46ec1a5-03d8-4410-974d-a1b70572848c" ] } ], "mendeley" : { "formattedCitation" : "(13)", "plainTextFormattedCitation" : "(13)", "previouslyFormattedCitation" : "(13)" }, "properties" : { "noteIndex" : 0 }, "schema" : "https://github.com/citation-style-language/schema/raw/master/csl-citation.json" }</w:instrText>
      </w:r>
      <w:r>
        <w:fldChar w:fldCharType="separate"/>
      </w:r>
      <w:r w:rsidR="00AC4046" w:rsidRPr="00AC4046">
        <w:rPr>
          <w:noProof/>
        </w:rPr>
        <w:t>(13)</w:t>
      </w:r>
      <w:r>
        <w:fldChar w:fldCharType="end"/>
      </w:r>
      <w:r>
        <w:t>. We considered any P value lower than 0.01</w:t>
      </w:r>
      <w:r w:rsidRPr="00736B9B">
        <w:t xml:space="preserve"> </w:t>
      </w:r>
      <w:r>
        <w:t>to be indicative of an interaction.</w:t>
      </w:r>
      <w:r w:rsidR="0023618C">
        <w:t xml:space="preserve"> </w:t>
      </w:r>
    </w:p>
    <w:p w14:paraId="47C9CD72" w14:textId="0CA0639B" w:rsidR="00EE0D98" w:rsidRDefault="00AC4046" w:rsidP="00F625F3">
      <w:r>
        <w:t>Current deprivation of place of birth was estimated from east and north co-ordinates of birthplace and the Index of Multiple Deprivation taken from the February 2017 Office of National Statistics Postcode Directory (</w:t>
      </w:r>
      <w:hyperlink r:id="rId9" w:history="1">
        <w:r w:rsidRPr="00D378E2">
          <w:rPr>
            <w:rStyle w:val="Hyperlink"/>
          </w:rPr>
          <w:t>http://ons.maps.arcgis.com/home/item.html?id=dfa0ff74981b4b228d2030d852f0b14a</w:t>
        </w:r>
      </w:hyperlink>
      <w:r w:rsidR="002E281A">
        <w:t xml:space="preserve">) </w:t>
      </w:r>
      <w:r>
        <w:fldChar w:fldCharType="begin" w:fldLock="1"/>
      </w:r>
      <w:r>
        <w:instrText>ADDIN CSL_CITATION { "citationItems" : [ { "id" : "ITEM-1", "itemData" : { "DOI" : "10.1038/s41562-017-0279-y", "ISSN" : "23973374", "abstract" : "Educated people are generally healthier, have fewer comorbidities and live longer than people with less education(1-3). Much of the evidence about the effects of education comes from observational studies, which can be affected by residual confounding. Natural experiments, such as laws that increase the minimum school leaving age, are a potentially more robust source of evidence about the causal effects of education. Previous studies have exploited this natural experiment using population-level administrative data to investigate mortality, and surveys to investigate the effect on morbidity(1,2,4). Here, we add to the evidence using data from a large sample from the UK Biobank(5). We exploit the raising of the minimum school leaving age in the UK in September 1972 as a natural experiment(6). We used a regression discontinuity design to investigate the causal effects of remaining in school. We found consistent evidence that remaining in school causally reduced the risk of diabetes and mortality in all specifications.", "author" : [ { "dropping-particle" : "", "family" : "Davies", "given" : "Neil M.", "non-dropping-particle" : "", "parse-names" : false, "suffix" : "" }, { "dropping-particle" : "", "family" : "Dickson", "given" : "Matt", "non-dropping-particle" : "", "parse-names" : false, "suffix" : "" }, { "dropping-particle" : "", "family" : "Smith", "given" : "George Davey", "non-dropping-particle" : "", "parse-names" : false, "suffix" : "" }, { "dropping-particle" : "", "family" : "Berg", "given" : "Gerard J.", "non-dropping-particle" : "Van Den", "parse-names" : false, "suffix" : "" }, { "dropping-particle" : "", "family" : "Windmeijer", "given" : "Frank", "non-dropping-particle" : "", "parse-names" : false, "suffix" : "" } ], "container-title" : "Nature Human Behaviour", "id" : "ITEM-1", "issue" : "2", "issued" : { "date-parts" : [ [ "2018" ] ] }, "page" : "117-125", "title" : "The causal effects of education on health outcomes in the UK Biobank", "type" : "article-journal", "volume" : "2" }, "uris" : [ "http://www.mendeley.com/documents/?uuid=c4fa3973-071f-4631-9056-07a1f86e7f15" ] } ], "mendeley" : { "formattedCitation" : "(17)", "plainTextFormattedCitation" : "(17)", "previouslyFormattedCitation" : "(17)" }, "properties" : { "noteIndex" : 0 }, "schema" : "https://github.com/citation-style-language/schema/raw/master/csl-citation.json" }</w:instrText>
      </w:r>
      <w:r>
        <w:fldChar w:fldCharType="separate"/>
      </w:r>
      <w:r w:rsidRPr="00D61094">
        <w:rPr>
          <w:noProof/>
        </w:rPr>
        <w:t>(17)</w:t>
      </w:r>
      <w:r>
        <w:fldChar w:fldCharType="end"/>
      </w:r>
      <w:r>
        <w:t xml:space="preserve">. </w:t>
      </w:r>
      <w:r w:rsidR="00F625F3">
        <w:t xml:space="preserve">Co-ordinates of birth were matched with the nearest postcode, although UK Biobank rounded the </w:t>
      </w:r>
      <w:r>
        <w:t>co-ordinates,</w:t>
      </w:r>
      <w:r w:rsidR="00F625F3">
        <w:t xml:space="preserve"> so matching is not necessar</w:t>
      </w:r>
      <w:r>
        <w:t>ily</w:t>
      </w:r>
      <w:r w:rsidR="00F625F3">
        <w:t xml:space="preserve"> precise.</w:t>
      </w:r>
    </w:p>
    <w:p w14:paraId="3DE0DE54" w14:textId="5A052D53" w:rsidR="00F625F3" w:rsidRDefault="00F625F3" w:rsidP="00F625F3">
      <w:r>
        <w:t>This approach</w:t>
      </w:r>
      <w:r w:rsidR="00F063B6">
        <w:t xml:space="preserve"> has the strong</w:t>
      </w:r>
      <w:r>
        <w:t xml:space="preserve"> </w:t>
      </w:r>
      <w:r w:rsidR="00F063B6">
        <w:t>assumption that</w:t>
      </w:r>
      <w:r>
        <w:t xml:space="preserve"> the deprivation</w:t>
      </w:r>
      <w:r w:rsidR="00F063B6">
        <w:t xml:space="preserve"> of a postcode at the birth of a participant is equivalent to the deprivation of the same postcode</w:t>
      </w:r>
      <w:r>
        <w:t xml:space="preserve"> in 2017</w:t>
      </w:r>
      <w:r w:rsidR="00F063B6">
        <w:t>,</w:t>
      </w:r>
      <w:r>
        <w:t xml:space="preserve"> </w:t>
      </w:r>
      <w:r w:rsidR="00AC4046">
        <w:t xml:space="preserve">and </w:t>
      </w:r>
      <w:r w:rsidR="002E281A">
        <w:t xml:space="preserve">also </w:t>
      </w:r>
      <w:r w:rsidR="00AC4046">
        <w:t>that postcode of place of birth has been accurately recorded and is a</w:t>
      </w:r>
      <w:r w:rsidR="00F063B6">
        <w:t xml:space="preserve"> reliable</w:t>
      </w:r>
      <w:r w:rsidR="00AC4046">
        <w:t xml:space="preserve"> proxy for deprivation of the participant at birth.</w:t>
      </w:r>
      <w:r w:rsidR="00F063B6">
        <w:t xml:space="preserve"> As such, the</w:t>
      </w:r>
      <w:r w:rsidR="00AC4046">
        <w:t xml:space="preserve"> results from this</w:t>
      </w:r>
      <w:r w:rsidR="00F063B6">
        <w:t xml:space="preserve"> </w:t>
      </w:r>
      <w:r w:rsidR="00AC4046">
        <w:t>analysis</w:t>
      </w:r>
      <w:r>
        <w:t xml:space="preserve"> should be treated with caution.</w:t>
      </w:r>
    </w:p>
    <w:p w14:paraId="41A9A66E" w14:textId="7AFFEF55" w:rsidR="002E281A" w:rsidRDefault="002E281A" w:rsidP="002E281A">
      <w:pPr>
        <w:pStyle w:val="Heading3"/>
      </w:pPr>
      <w:r>
        <w:t>Results – Interactions with Sex</w:t>
      </w:r>
    </w:p>
    <w:p w14:paraId="69913858" w14:textId="2C18CD90" w:rsidR="002E281A" w:rsidRDefault="002E281A" w:rsidP="002E281A">
      <w:r>
        <w:t>There was evidence of an interaction of having a weekly leisure or social activity by sex (females: APC = -18.3</w:t>
      </w:r>
      <w:r w:rsidRPr="004119E4">
        <w:t xml:space="preserve">%, 95% </w:t>
      </w:r>
      <w:r w:rsidR="00960E7A">
        <w:t xml:space="preserve">confidence interval </w:t>
      </w:r>
      <w:r w:rsidR="006730C1">
        <w:t>[</w:t>
      </w:r>
      <w:r w:rsidR="00960E7A">
        <w:t>CI</w:t>
      </w:r>
      <w:r w:rsidR="00210D61">
        <w:t>]</w:t>
      </w:r>
      <w:r w:rsidRPr="004119E4">
        <w:t xml:space="preserve">: </w:t>
      </w:r>
      <w:r>
        <w:t>-38.9% to 2.3%</w:t>
      </w:r>
      <w:r w:rsidRPr="004119E4">
        <w:t>; males: APC = -13</w:t>
      </w:r>
      <w:r>
        <w:t>6</w:t>
      </w:r>
      <w:r w:rsidRPr="004119E4">
        <w:t xml:space="preserve">%, 95% CI: </w:t>
      </w:r>
      <w:r>
        <w:t>-212% to -60.6%</w:t>
      </w:r>
      <w:r w:rsidRPr="004119E4">
        <w:t xml:space="preserve">, </w:t>
      </w:r>
      <w:r w:rsidR="00357852">
        <w:t>P for difference</w:t>
      </w:r>
      <w:r w:rsidRPr="004119E4">
        <w:t xml:space="preserve"> = 0.003</w:t>
      </w:r>
      <w:r>
        <w:t>2</w:t>
      </w:r>
      <w:r w:rsidRPr="004119E4">
        <w:t>).</w:t>
      </w:r>
    </w:p>
    <w:p w14:paraId="032B8A93" w14:textId="6DFC2EA9" w:rsidR="002E281A" w:rsidRDefault="002E281A" w:rsidP="002E281A">
      <w:r>
        <w:t>There was</w:t>
      </w:r>
      <w:r w:rsidR="005C65FC">
        <w:t xml:space="preserve"> also</w:t>
      </w:r>
      <w:r>
        <w:t xml:space="preserve"> evidence of an interaction of BMI and gender on the outcome of cohabiting (females, difference </w:t>
      </w:r>
      <w:r w:rsidR="00210D61">
        <w:t>for</w:t>
      </w:r>
      <w:r>
        <w:t xml:space="preserve"> a 5 kg/m</w:t>
      </w:r>
      <w:r>
        <w:rPr>
          <w:vertAlign w:val="superscript"/>
        </w:rPr>
        <w:t>2</w:t>
      </w:r>
      <w:r>
        <w:t xml:space="preserve"> increase in BMI = -2.9</w:t>
      </w:r>
      <w:r w:rsidRPr="001A68DD">
        <w:t xml:space="preserve">%, 95% CI: </w:t>
      </w:r>
      <w:r>
        <w:t>-4.5% to -1.3%</w:t>
      </w:r>
      <w:r w:rsidRPr="001A68DD">
        <w:t>; males = 0.</w:t>
      </w:r>
      <w:r>
        <w:t>6</w:t>
      </w:r>
      <w:r w:rsidRPr="001A68DD">
        <w:t xml:space="preserve">%, 95% CI: </w:t>
      </w:r>
      <w:r>
        <w:t>-1.2% to 2.4%</w:t>
      </w:r>
      <w:r w:rsidRPr="001A68DD">
        <w:t>, P for difference = 0.00</w:t>
      </w:r>
      <w:r>
        <w:t>47</w:t>
      </w:r>
      <w:r w:rsidRPr="001A68DD">
        <w:t>).</w:t>
      </w:r>
      <w:r>
        <w:t xml:space="preserve"> </w:t>
      </w:r>
      <w:r w:rsidRPr="002B1143">
        <w:t xml:space="preserve"> </w:t>
      </w:r>
    </w:p>
    <w:p w14:paraId="386FCD85" w14:textId="1CD029FE" w:rsidR="002E281A" w:rsidRDefault="002E281A" w:rsidP="002E281A">
      <w:r>
        <w:t>There was no evidence of interactions by sex for other associations.</w:t>
      </w:r>
    </w:p>
    <w:p w14:paraId="6B80B110" w14:textId="729E9340" w:rsidR="002E281A" w:rsidRDefault="002E281A" w:rsidP="002E281A">
      <w:pPr>
        <w:pStyle w:val="Heading3"/>
      </w:pPr>
      <w:r>
        <w:t>Results – Interactions with Deprivation at Birth</w:t>
      </w:r>
    </w:p>
    <w:p w14:paraId="072DA347" w14:textId="77777777" w:rsidR="002E281A" w:rsidRPr="00805EE4" w:rsidRDefault="002E281A" w:rsidP="002E281A">
      <w:r>
        <w:t xml:space="preserve">There was </w:t>
      </w:r>
      <w:r w:rsidRPr="00C45948">
        <w:t>evidence of interaction by deprivation at birth for the effect of alcohol on university education (low = -</w:t>
      </w:r>
      <w:r>
        <w:t>3.5</w:t>
      </w:r>
      <w:r w:rsidRPr="00C45948">
        <w:t>%, 95% CI: -</w:t>
      </w:r>
      <w:r>
        <w:t>6.6</w:t>
      </w:r>
      <w:r w:rsidRPr="00C45948">
        <w:t>% to -0.</w:t>
      </w:r>
      <w:r>
        <w:t>4</w:t>
      </w:r>
      <w:r w:rsidRPr="00C45948">
        <w:t>%; high = 2.</w:t>
      </w:r>
      <w:r>
        <w:t>9</w:t>
      </w:r>
      <w:r w:rsidRPr="00C45948">
        <w:t>%, 95% CI: -</w:t>
      </w:r>
      <w:r>
        <w:t>0.8</w:t>
      </w:r>
      <w:r w:rsidRPr="00C45948">
        <w:t>%</w:t>
      </w:r>
      <w:r>
        <w:t xml:space="preserve"> to 6.6%, P for difference = 0.0094), although the effect was not below the P value threshold either overall or within tertiles of deprivation at birth.</w:t>
      </w:r>
    </w:p>
    <w:p w14:paraId="7CDD7CCF" w14:textId="77777777" w:rsidR="002E281A" w:rsidRDefault="002E281A" w:rsidP="002E281A">
      <w:r>
        <w:t>There was no evidence of interactions by deprivation at birth for other associations.</w:t>
      </w:r>
    </w:p>
    <w:p w14:paraId="78E7B110" w14:textId="77777777" w:rsidR="002E281A" w:rsidRDefault="002E281A" w:rsidP="002E281A"/>
    <w:p w14:paraId="3406B9F0" w14:textId="2B4CE428" w:rsidR="0023618C" w:rsidRDefault="002E281A" w:rsidP="002E281A">
      <w:pPr>
        <w:pStyle w:val="Heading2"/>
      </w:pPr>
      <w:r>
        <w:lastRenderedPageBreak/>
        <w:t>4.</w:t>
      </w:r>
      <w:r w:rsidR="0023618C">
        <w:t>2</w:t>
      </w:r>
      <w:r>
        <w:t xml:space="preserve"> </w:t>
      </w:r>
      <w:r w:rsidR="0023618C">
        <w:t>Sensitivity Analyses</w:t>
      </w:r>
    </w:p>
    <w:p w14:paraId="3FD99D9C" w14:textId="074F6A4B" w:rsidR="0023618C" w:rsidRPr="0023618C" w:rsidRDefault="0023618C" w:rsidP="0023618C">
      <w:r>
        <w:rPr>
          <w:b/>
          <w:bCs/>
        </w:rPr>
        <w:t xml:space="preserve">Supplementary Table 12 </w:t>
      </w:r>
      <w:r>
        <w:t>contains all results for sensitivity analyses.</w:t>
      </w:r>
    </w:p>
    <w:p w14:paraId="04CAC21B" w14:textId="4ED7488A" w:rsidR="00F625F3" w:rsidRDefault="00F625F3" w:rsidP="0023618C">
      <w:pPr>
        <w:pStyle w:val="Heading3"/>
      </w:pPr>
      <w:r>
        <w:t xml:space="preserve">Equivalisation of </w:t>
      </w:r>
      <w:r w:rsidR="00F063B6">
        <w:t xml:space="preserve">Household </w:t>
      </w:r>
      <w:r>
        <w:t>Income</w:t>
      </w:r>
    </w:p>
    <w:p w14:paraId="267BFAD8" w14:textId="13F7FA60" w:rsidR="00F625F3" w:rsidRDefault="00F625F3" w:rsidP="00F625F3">
      <w:r>
        <w:t xml:space="preserve">We equivalised household income before tax (household income divided by the number in household) to explore whether household size contributed to effects on household income. </w:t>
      </w:r>
    </w:p>
    <w:p w14:paraId="1236D19A" w14:textId="67C0CE0A" w:rsidR="002E281A" w:rsidRDefault="00DF158B" w:rsidP="002E281A">
      <w:r>
        <w:t xml:space="preserve">In the main </w:t>
      </w:r>
      <w:r w:rsidR="00357852">
        <w:t xml:space="preserve">Mendelian randomization </w:t>
      </w:r>
      <w:r>
        <w:t xml:space="preserve">analysis, </w:t>
      </w:r>
      <w:r w:rsidR="009A609B">
        <w:t>alcohol</w:t>
      </w:r>
      <w:r>
        <w:t xml:space="preserve"> intake,</w:t>
      </w:r>
      <w:r w:rsidR="009A609B">
        <w:t xml:space="preserve"> asthma,</w:t>
      </w:r>
      <w:r>
        <w:t xml:space="preserve"> BMI,</w:t>
      </w:r>
      <w:r w:rsidR="009A609B">
        <w:t xml:space="preserve"> eczema and smoking initiation were estimated to reduce household income.</w:t>
      </w:r>
      <w:r w:rsidR="005C65FC">
        <w:t xml:space="preserve"> The following</w:t>
      </w:r>
      <w:r w:rsidR="00DD6967">
        <w:t xml:space="preserve"> health conditions and risk factors</w:t>
      </w:r>
      <w:r w:rsidR="005C65FC">
        <w:t xml:space="preserve"> were all estimated to reduce equivalised household income:</w:t>
      </w:r>
      <w:r w:rsidR="009A609B">
        <w:t xml:space="preserve"> </w:t>
      </w:r>
      <w:r w:rsidR="005C65FC">
        <w:t>a</w:t>
      </w:r>
      <w:r w:rsidR="009A609B">
        <w:t>sthma (mean difference = -£4,281, 95% CI: -£6,847 to -£1,715), eczema (mean difference = -£17,568, 95% CI: -£29,104 to -£6,032) and smoking initiation (mean difference = -£12,007, 95% CI: -£16,430 to -£7,585). Alcohol intake (mean difference</w:t>
      </w:r>
      <w:r w:rsidR="005C65FC">
        <w:t xml:space="preserve"> for a 5 unit increase</w:t>
      </w:r>
      <w:r w:rsidR="009A609B">
        <w:t xml:space="preserve"> = -£620, 95% CI: -£1,086 to -£155) and BMI (mean difference</w:t>
      </w:r>
      <w:r w:rsidR="005C65FC">
        <w:t xml:space="preserve"> for a 5 kg/m</w:t>
      </w:r>
      <w:r w:rsidR="005C65FC">
        <w:rPr>
          <w:vertAlign w:val="superscript"/>
        </w:rPr>
        <w:t>2</w:t>
      </w:r>
      <w:r w:rsidR="005C65FC">
        <w:t xml:space="preserve"> increase</w:t>
      </w:r>
      <w:r w:rsidR="009A609B">
        <w:t xml:space="preserve"> = -£575, 95% CI: -£1,020 to -£130) were still estimated to be detrimental to equivalised household income, but with larger P values. No other health condition or risk factor </w:t>
      </w:r>
      <w:r w:rsidR="00E12B45">
        <w:t>was</w:t>
      </w:r>
      <w:r w:rsidR="009A609B">
        <w:t xml:space="preserve"> estimated to materially change equivalised household income. </w:t>
      </w:r>
    </w:p>
    <w:p w14:paraId="5B956D87" w14:textId="78DC65EB" w:rsidR="009A609B" w:rsidRDefault="009A609B" w:rsidP="002E281A">
      <w:r>
        <w:t>These results indicate household size may account for some of the</w:t>
      </w:r>
      <w:r w:rsidR="00CA76D1">
        <w:t xml:space="preserve"> estimated</w:t>
      </w:r>
      <w:r>
        <w:t xml:space="preserve"> effect of alcohol intake and BMI on household income, although both are still estimated to be detrimental to equivalised household income.</w:t>
      </w:r>
    </w:p>
    <w:p w14:paraId="1AE01BFB" w14:textId="0FC71790" w:rsidR="003C46C6" w:rsidRDefault="003C46C6" w:rsidP="0023618C">
      <w:pPr>
        <w:pStyle w:val="Heading3"/>
      </w:pPr>
      <w:r>
        <w:t>Restriction of Household Income to Participants Who Have Not Retired</w:t>
      </w:r>
    </w:p>
    <w:p w14:paraId="229E1ACB" w14:textId="77777777" w:rsidR="003C46C6" w:rsidRDefault="003C46C6" w:rsidP="003C46C6">
      <w:r>
        <w:t>We restricted household income to participants who had not retired to explore whether retirement contributed to effects on household income</w:t>
      </w:r>
    </w:p>
    <w:p w14:paraId="557AF01F" w14:textId="59590271" w:rsidR="003C46C6" w:rsidRDefault="003C46C6" w:rsidP="003C46C6">
      <w:r>
        <w:t xml:space="preserve">In the main </w:t>
      </w:r>
      <w:r w:rsidR="00357852">
        <w:t xml:space="preserve">Mendelian randomization </w:t>
      </w:r>
      <w:r>
        <w:t>analysis, alcohol intake, asthma, BMI, eczema and smoking initiation were estimated to reduce household income. When restricted to participants who had not retired, alcohol intake (mean difference = -£1,978, 95% CI: -£3,262 to -£695), asthma (mean difference = -£13,910, 95% CI: -£20,882 to -£6,938), BMI (mean difference = -£</w:t>
      </w:r>
      <w:r w:rsidR="00E12B45">
        <w:t>2,811</w:t>
      </w:r>
      <w:r>
        <w:t>, 95% CI: -£</w:t>
      </w:r>
      <w:r w:rsidR="00E12B45">
        <w:t>4,058</w:t>
      </w:r>
      <w:r>
        <w:t xml:space="preserve"> to -£</w:t>
      </w:r>
      <w:r w:rsidR="00E12B45">
        <w:t>1,563</w:t>
      </w:r>
      <w:r>
        <w:t>), and smoking initiation (mean difference = -£26,553, 95% CI: -£39,561 to -£13,546) were all estimated to reduce equivalised household income with P values below 0.0026. Eczema (mean difference = -£36,367, 95% CI: -£64,019 to -£8,714) was still estimated to be reduce household income</w:t>
      </w:r>
      <w:r w:rsidR="00A728B8">
        <w:t xml:space="preserve"> with a similarly large </w:t>
      </w:r>
      <w:r w:rsidR="00703E86">
        <w:t>effect</w:t>
      </w:r>
      <w:r w:rsidR="00A728B8">
        <w:t xml:space="preserve"> to the main </w:t>
      </w:r>
      <w:r w:rsidR="00357852">
        <w:t xml:space="preserve">Mendelian randomization </w:t>
      </w:r>
      <w:r w:rsidR="00A728B8">
        <w:t>analysis</w:t>
      </w:r>
      <w:r>
        <w:t xml:space="preserve">, but with a larger P value. No other health condition or risk factor </w:t>
      </w:r>
      <w:r w:rsidR="00E12B45">
        <w:t>was</w:t>
      </w:r>
      <w:r>
        <w:t xml:space="preserve"> estimated to materially change equivalised household income. </w:t>
      </w:r>
    </w:p>
    <w:p w14:paraId="7F663515" w14:textId="0CF8231A" w:rsidR="00A728B8" w:rsidRPr="002E281A" w:rsidRDefault="00A728B8" w:rsidP="00A728B8">
      <w:r>
        <w:t>These results indicate that early retirement did not account for the estimated effects of health conditions and risk factors on household income.</w:t>
      </w:r>
    </w:p>
    <w:p w14:paraId="749457D1" w14:textId="60378C7D" w:rsidR="00F625F3" w:rsidRDefault="00F625F3" w:rsidP="0023618C">
      <w:pPr>
        <w:pStyle w:val="Heading3"/>
      </w:pPr>
      <w:r>
        <w:t xml:space="preserve">Restriction of Employment Outcomes to </w:t>
      </w:r>
      <w:r w:rsidR="004C1A24">
        <w:t>Working Age</w:t>
      </w:r>
    </w:p>
    <w:p w14:paraId="0628947C" w14:textId="464C37D6" w:rsidR="00F625F3" w:rsidRDefault="00F625F3" w:rsidP="00F625F3">
      <w:r>
        <w:t>We restricted current employment status outcomes to participants</w:t>
      </w:r>
      <w:r w:rsidR="004C1A24">
        <w:t xml:space="preserve"> of</w:t>
      </w:r>
      <w:r>
        <w:t xml:space="preserve"> less than 65 years of age to explore whether early retirement contributed to effects on employment.</w:t>
      </w:r>
    </w:p>
    <w:p w14:paraId="7A25A3A8" w14:textId="3CC52E39" w:rsidR="002E281A" w:rsidRDefault="00D17F3B" w:rsidP="002E281A">
      <w:r>
        <w:t xml:space="preserve">In the main </w:t>
      </w:r>
      <w:r w:rsidR="00357852">
        <w:t xml:space="preserve">Mendelian randomization </w:t>
      </w:r>
      <w:r>
        <w:t xml:space="preserve">analysis, smoking initiation </w:t>
      </w:r>
      <w:r w:rsidR="00CA76D1">
        <w:t>was</w:t>
      </w:r>
      <w:r>
        <w:t xml:space="preserve"> </w:t>
      </w:r>
      <w:r w:rsidR="00CA76D1">
        <w:t>estimated to increase the chance of being non-employed versus employed, both with and without retired participants included in the analysis. When restricted to participants of working age, smoking initiation was still estimated to reduce the chance of being non-employed, both including and excluding retired participants (APC = 16.4%, 95% CI: 7.3% to 25.4% and APC = 19.2%, 95% CI: 9.1% to 31.4% respectively).</w:t>
      </w:r>
    </w:p>
    <w:p w14:paraId="5A8E1ABF" w14:textId="71D7395A" w:rsidR="00CA76D1" w:rsidRPr="002E281A" w:rsidRDefault="00CA76D1" w:rsidP="002E281A">
      <w:r>
        <w:t>These results indicate that early retirement did not account for the estimated effect of smoking initiation on employment outcomes.</w:t>
      </w:r>
    </w:p>
    <w:p w14:paraId="30D4BFA3" w14:textId="3958400C" w:rsidR="00747CA3" w:rsidRDefault="00747CA3" w:rsidP="0061168A">
      <w:pPr>
        <w:pStyle w:val="Heading3"/>
      </w:pPr>
      <w:r>
        <w:rPr>
          <w:lang w:eastAsia="ko-KR"/>
        </w:rPr>
        <w:t>Smoking</w:t>
      </w:r>
      <w:r w:rsidR="004C1A24">
        <w:rPr>
          <w:lang w:eastAsia="ko-KR"/>
        </w:rPr>
        <w:t xml:space="preserve"> Heaviness</w:t>
      </w:r>
      <w:r>
        <w:rPr>
          <w:lang w:eastAsia="ko-KR"/>
        </w:rPr>
        <w:t xml:space="preserve"> SNP: </w:t>
      </w:r>
      <w:r>
        <w:t>rs1051730</w:t>
      </w:r>
    </w:p>
    <w:p w14:paraId="760DE04B" w14:textId="7CF82ECB" w:rsidR="00747CA3" w:rsidRDefault="00747CA3" w:rsidP="00747CA3">
      <w:r>
        <w:t xml:space="preserve">We analysed the effect of </w:t>
      </w:r>
      <w:bookmarkStart w:id="1" w:name="_Hlk14971674"/>
      <w:r>
        <w:t xml:space="preserve">rs1051730 </w:t>
      </w:r>
      <w:bookmarkEnd w:id="1"/>
      <w:r>
        <w:t>on all outcomes to examine whether the effects of lifetime smoking were replicated</w:t>
      </w:r>
      <w:r w:rsidR="001B34F0">
        <w:t>, as smoking SNPs may be pleiotropic, for instance for SNPs affecting impulsivity</w:t>
      </w:r>
      <w:r>
        <w:t xml:space="preserve">. Rs1051730 is a SNP in the </w:t>
      </w:r>
      <w:r w:rsidRPr="00747CA3">
        <w:t>nicotinic acetylcholine receptor alpha 3 subunit CHRNA3 gene</w:t>
      </w:r>
      <w:r>
        <w:t xml:space="preserve">, </w:t>
      </w:r>
      <w:r>
        <w:lastRenderedPageBreak/>
        <w:t>and has been used as a</w:t>
      </w:r>
      <w:r w:rsidR="001B34F0">
        <w:t xml:space="preserve"> conservative</w:t>
      </w:r>
      <w:r>
        <w:t xml:space="preserve"> proxy for smoking heaviness</w:t>
      </w:r>
      <w:r w:rsidR="00BC44D3">
        <w:t xml:space="preserve"> </w:t>
      </w:r>
      <w:r w:rsidR="00BC44D3">
        <w:fldChar w:fldCharType="begin" w:fldLock="1"/>
      </w:r>
      <w:r w:rsidR="00AC4046">
        <w:instrText>ADDIN CSL_CITATION { "citationItems" : [ { "id" : "ITEM-1", "itemData" : { "DOI" : "10.1038/nature06846", "ISSN" : "14764687", "abstract" : "Smoking is a leading cause of preventable death, causing about 5 million premature deaths worldwide each year. Evidence for genetic influence on smoking behaviour and nicotine dependence (ND) has prompted a search for susceptibility genes. Furthermore, assessing the impact of sequence variants on smoking-related diseases is important to public health. Smoking is the major risk factor for lung cancer (LC) and is one of the main risk factors for peripheral arterial disease (PAD). Here we identify a common variant in the nicotinic acetylcholine receptor gene cluster on chromosome 15q24 with an effect on smoking quantity, ND and the risk of two smoking-related diseases in populations of European descent. The variant has an effect on the number of cigarettes smoked per day in our sample of smokers. The same variant was associated with ND in a previous genome-wide association study that used low-quantity smokers as controls, and with a similar approach we observe a highly significant association with ND. A comparison of cases of LC and PAD with population controls each showed that the variant confers risk of LC and PAD. The findings provide a case study of a gene-environment interaction, highlighting the role of nicotine addiction in the pathology of other serious diseases.", "author" : [ { "dropping-particle" : "", "family" : "Thorgeirsson", "given" : "Thorgeir E.", "non-dropping-particle" : "", "parse-names" : false, "suffix" : "" }, { "dropping-particle" : "", "family" : "Geller", "given" : "Frank", "non-dropping-particle" : "", "parse-names" : false, "suffix" : "" }, { "dropping-particle" : "", "family" : "Sulem", "given" : "Patrick", "non-dropping-particle" : "", "parse-names" : false, "suffix" : "" }, { "dropping-particle" : "", "family" : "Rafnar", "given" : "Thorunn", "non-dropping-particle" : "", "parse-names" : false, "suffix" : "" }, { "dropping-particle" : "", "family" : "Wiste", "given" : "Anna", "non-dropping-particle" : "", "parse-names" : false, "suffix" : "" }, { "dropping-particle" : "", "family" : "Magnusson", "given" : "Kristinn P.", "non-dropping-particle" : "", "parse-names" : false, "suffix" : "" }, { "dropping-particle" : "", "family" : "Manolescu", "given" : "Andrei", "non-dropping-particle" : "", "parse-names" : false, "suffix" : "" }, { "dropping-particle" : "", "family" : "Thorleifsson", "given" : "Gudmar", "non-dropping-particle" : "", "parse-names" : false, "suffix" : "" }, { "dropping-particle" : "", "family" : "Stefansson", "given" : "Hreinn", "non-dropping-particle" : "", "parse-names" : false, "suffix" : "" }, { "dropping-particle" : "", "family" : "Ingason", "given" : "Andres", "non-dropping-particle" : "", "parse-names" : false, "suffix" : "" }, { "dropping-particle" : "", "family" : "Stacey", "given" : "Simon N.", "non-dropping-particle" : "", "parse-names" : false, "suffix" : "" }, { "dropping-particle" : "", "family" : "Bergthorsson", "given" : "Jon T.", "non-dropping-particle" : "", "parse-names" : false, "suffix" : "" }, { "dropping-particle" : "", "family" : "Thorlacius", "given" : "Steinunn", "non-dropping-particle" : "", "parse-names" : false, "suffix" : "" }, { "dropping-particle" : "", "family" : "Gudmundsson", "given" : "Julius", "non-dropping-particle" : "", "parse-names" : false, "suffix" : "" }, { "dropping-particle" : "", "family" : "Jonsson", "given" : "Thorlakur", "non-dropping-particle" : "", "parse-names" : false, "suffix" : "" }, { "dropping-particle" : "", "family" : "Jakobsdottir", "given" : "Margret", "non-dropping-particle" : "", "parse-names" : false, "suffix" : "" }, { "dropping-particle" : "", "family" : "Saemundsdottir", "given" : "Jona", "non-dropping-particle" : "", "parse-names" : false, "suffix" : "" }, { "dropping-particle" : "", "family" : "Olafsdottir", "given" : "Olof", "non-dropping-particle" : "", "parse-names" : false, "suffix" : "" }, { "dropping-particle" : "", "family" : "Gudmundsson", "given" : "Larus J.", "non-dropping-particle" : "", "parse-names" : false, "suffix" : "" }, { "dropping-particle" : "", "family" : "Bjornsdottir", "given" : "Gyda", "non-dropping-particle" : "", "parse-names" : false, "suffix" : "" }, { "dropping-particle" : "", "family" : "Kristjansson", "given" : "Kristleifur", "non-dropping-particle" : "", "parse-names" : false, "suffix" : "" }, { "dropping-particle" : "", "family" : "Skuladottir", "given" : "Halla", "non-dropping-particle" : "", "parse-names" : false, "suffix" : "" }, { "dropping-particle" : "", "family" : "Isaksson", "given" : "Helgi J.", "non-dropping-particle" : "", "parse-names" : false, "suffix" : "" }, { "dropping-particle" : "", "family" : "Gudbjartsson", "given" : "Tomas", "non-dropping-particle" : "", "parse-names" : false, "suffix" : "" }, { "dropping-particle" : "", "family" : "Jones", "given" : "Gregory T.", "non-dropping-particle" : "", "parse-names" : false, "suffix" : "" }, { "dropping-particle" : "", "family" : "Mueller", "given" : "Thomas", "non-dropping-particle" : "", "parse-names" : false, "suffix" : "" }, { "dropping-particle" : "", "family" : "Gotts\u00e4ter", "given" : "Anders", "non-dropping-particle" : "", "parse-names" : false, "suffix" : "" }, { "dropping-particle" : "", "family" : "Flex", "given" : "Andrea", "non-dropping-particle" : "", "parse-names" : false, "suffix" : "" }, { "dropping-particle" : "", "family" : "Aben", "given" : "Katja K.H.", "non-dropping-particle" : "", "parse-names" : false, "suffix" : "" }, { "dropping-particle" : "", "family" : "Vegt", "given" : "Femmie", "non-dropping-particle" : "De", "parse-names" : false, "suffix" : "" }, { "dropping-particle" : "", "family" : "Mulders", "given" : "Peter F.A.", "non-dropping-particle" : "", "parse-names" : false, "suffix" : "" }, { "dropping-particle" : "", "family" : "Isla", "given" : "Dolores", "non-dropping-particle" : "", "parse-names" : false, "suffix" : "" }, { "dropping-particle" : "", "family" : "Vidal", "given" : "Maria J.", "non-dropping-particle" : "", "parse-names" : false, "suffix" : "" }, { "dropping-particle" : "", "family" : "Asin", "given" : "Laura", "non-dropping-particle" : "", "parse-names" : false, "suffix" : "" }, { "dropping-particle" : "", "family" : "Saez", "given" : "Berta", "non-dropping-particle" : "", "parse-names" : false, "suffix" : "" }, { "dropping-particle" : "", "family" : "Murillo", "given" : "Laura", "non-dropping-particle" : "", "parse-names" : false, "suffix" : "" }, { "dropping-particle" : "", "family" : "Blondal", "given" : "Thorsteinn", "non-dropping-particle" : "", "parse-names" : false, "suffix" : "" }, { "dropping-particle" : "", "family" : "Kolbeinsson", "given" : "Halldor", "non-dropping-particle" : "", "parse-names" : false, "suffix" : "" }, { "dropping-particle" : "", "family" : "Stefansson", "given" : "Jon G.", "non-dropping-particle" : "", "parse-names" : false, "suffix" : "" }, { "dropping-particle" : "", "family" : "Hansdottir", "given" : "Ingunn", "non-dropping-particle" : "", "parse-names" : false, "suffix" : "" }, { "dropping-particle" : "", "family" : "Runarsdottir", "given" : "Valgerdur", "non-dropping-particle" : "", "parse-names" : false, "suffix" : "" }, { "dropping-particle" : "", "family" : "Pola", "given" : "Roberto", "non-dropping-particle" : "", "parse-names" : false, "suffix" : "" }, { "dropping-particle" : "", "family" : "Lindblad", "given" : "Bengt", "non-dropping-particle" : "", "parse-names" : false, "suffix" : "" }, { "dropping-particle" : "", "family" : "Rij", "given" : "Andre M.", "non-dropping-particle" : "Van", "parse-names" : false, "suffix" : "" }, { "dropping-particle" : "", "family" : "Dieplinger", "given" : "Benjamin", "non-dropping-particle" : "", "parse-names" : false, "suffix" : "" }, { "dropping-particle" : "", "family" : "Haltmayer", "given" : "Meinhard", "non-dropping-particle" : "", "parse-names" : false, "suffix" : "" }, { "dropping-particle" : "", "family" : "Mayordomo", "given" : "Jose I.", "non-dropping-particle" : "", "parse-names" : false, "suffix" : "" }, { "dropping-particle" : "", "family" : "Kiemeney", "given" : "Lambertus A.", "non-dropping-particle" : "", "parse-names" : false, "suffix" : "" }, { "dropping-particle" : "", "family" : "Matthiasson", "given" : "Stefan E.", "non-dropping-particle" : "", "parse-names" : false, "suffix" : "" }, { "dropping-particle" : "", "family" : "Oskarsson", "given" : "Hogni", "non-dropping-particle" : "", "parse-names" : false, "suffix" : "" }, { "dropping-particle" : "", "family" : "Tyrfingsson", "given" : "Thorarinn", "non-dropping-particle" : "", "parse-names" : false, "suffix" : "" }, { "dropping-particle" : "", "family" : "Gudbjartsson", "given" : "Daniel F.", "non-dropping-particle" : "", "parse-names" : false, "suffix" : "" }, { "dropping-particle" : "", "family" : "Gulcher", "given" : "Jeffrey R.", "non-dropping-particle" : "", "parse-names" : false, "suffix" : "" }, { "dropping-particle" : "", "family" : "Jonsson", "given" : "Steinn", "non-dropping-particle" : "", "parse-names" : false, "suffix" : "" }, { "dropping-particle" : "", "family" : "Thorsteinsdottir", "given" : "Unnur", "non-dropping-particle" : "", "parse-names" : false, "suffix" : "" }, { "dropping-particle" : "", "family" : "Kong", "given" : "Augustine", "non-dropping-particle" : "", "parse-names" : false, "suffix" : "" }, { "dropping-particle" : "", "family" : "Stefansson", "given" : "Kari", "non-dropping-particle" : "", "parse-names" : false, "suffix" : "" } ], "container-title" : "Nature", "id" : "ITEM-1", "issue" : "7187", "issued" : { "date-parts" : [ [ "2008" ] ] }, "page" : "638-642", "title" : "A variant associated with nicotine dependence, lung cancer and peripheral arterial disease", "type" : "article-journal", "volume" : "452" }, "uris" : [ "http://www.mendeley.com/documents/?uuid=29335901-4242-4527-9311-448a03e59223" ] } ], "mendeley" : { "formattedCitation" : "(14)", "plainTextFormattedCitation" : "(14)", "previouslyFormattedCitation" : "(14)" }, "properties" : { "noteIndex" : 0 }, "schema" : "https://github.com/citation-style-language/schema/raw/master/csl-citation.json" }</w:instrText>
      </w:r>
      <w:r w:rsidR="00BC44D3">
        <w:fldChar w:fldCharType="separate"/>
      </w:r>
      <w:r w:rsidR="00AC4046" w:rsidRPr="00AC4046">
        <w:rPr>
          <w:noProof/>
        </w:rPr>
        <w:t>(14)</w:t>
      </w:r>
      <w:r w:rsidR="00BC44D3">
        <w:fldChar w:fldCharType="end"/>
      </w:r>
      <w:r w:rsidR="001B34F0">
        <w:t xml:space="preserve">. We analysed subgroups to better estimate the effects of the SNP, analysing: 1) all participants, 2) ever smokers, 3) current smokers, 4) former smokers, and 5) never smokers. </w:t>
      </w:r>
      <w:r w:rsidR="00314D4D">
        <w:t>Analyses were conducted for all outcomes with rs1051730 as the exposure using linear and logistic regression (as appropriate)</w:t>
      </w:r>
      <w:r w:rsidR="00E124B6">
        <w:t>,</w:t>
      </w:r>
      <w:r w:rsidR="00314D4D">
        <w:t xml:space="preserve"> and with rs1051730 as an instrumental variable and lifetime smoking (for all participants and those that have smoked) or smoking initiation (for all participants only) as exposures </w:t>
      </w:r>
      <w:r w:rsidR="00E124B6">
        <w:t>in</w:t>
      </w:r>
      <w:r w:rsidR="00314D4D">
        <w:t xml:space="preserve"> </w:t>
      </w:r>
      <w:r w:rsidR="00357852">
        <w:t xml:space="preserve">Mendelian randomization </w:t>
      </w:r>
      <w:r w:rsidR="00E124B6">
        <w:t>analysis</w:t>
      </w:r>
      <w:r w:rsidR="00314D4D">
        <w:t>.</w:t>
      </w:r>
    </w:p>
    <w:p w14:paraId="01B234EC" w14:textId="47E10FB1" w:rsidR="001646BF" w:rsidRDefault="00765D63" w:rsidP="001646BF">
      <w:pPr>
        <w:pStyle w:val="Heading3"/>
      </w:pPr>
      <w:r>
        <w:t xml:space="preserve">rs1051730 as a Proxy for </w:t>
      </w:r>
      <w:r w:rsidR="001646BF">
        <w:t>Lifetime Smoking</w:t>
      </w:r>
    </w:p>
    <w:p w14:paraId="1A3EE2AE" w14:textId="76BFFB07" w:rsidR="00761CB1" w:rsidRDefault="00761CB1" w:rsidP="00761CB1">
      <w:r>
        <w:t xml:space="preserve">In the split-sample </w:t>
      </w:r>
      <w:r w:rsidR="00357852">
        <w:t xml:space="preserve">Mendelian randomization </w:t>
      </w:r>
      <w:r>
        <w:t xml:space="preserve">analysis, lifetime smoking was estimated to reduce household income, the chance of cohabiting, owning accommodation, having a skilled job, receiving a university degree, and being satisfied with one’s financial situation and health, and increase </w:t>
      </w:r>
      <w:r w:rsidR="00960E7A">
        <w:t>deprivation</w:t>
      </w:r>
      <w:r>
        <w:t xml:space="preserve"> and the chance of being lonely and being non-employed, both with retired participants included and excluded.</w:t>
      </w:r>
    </w:p>
    <w:p w14:paraId="1DF0472C" w14:textId="3D852B80" w:rsidR="001646BF" w:rsidRDefault="00960E7A" w:rsidP="001646BF">
      <w:r>
        <w:t>T</w:t>
      </w:r>
      <w:r>
        <w:t>here were no estimates with P values below 0.0026</w:t>
      </w:r>
      <w:r>
        <w:t xml:space="preserve"> when u</w:t>
      </w:r>
      <w:r w:rsidR="00761CB1">
        <w:t xml:space="preserve">sing rs1051730 as an </w:t>
      </w:r>
      <w:r>
        <w:t xml:space="preserve">instrumental variable </w:t>
      </w:r>
      <w:r w:rsidR="00761CB1">
        <w:t>for lifetime smoking</w:t>
      </w:r>
      <w:r w:rsidR="001646BF">
        <w:t xml:space="preserve"> in any group of participants (all, ever smokers, current smokers, former smokers)</w:t>
      </w:r>
      <w:r w:rsidR="00761CB1">
        <w:t>. However, CIs were very wide</w:t>
      </w:r>
      <w:r w:rsidR="001646BF">
        <w:t>, and</w:t>
      </w:r>
      <w:r w:rsidR="00761CB1">
        <w:t xml:space="preserve"> </w:t>
      </w:r>
      <w:r w:rsidR="00BF4D2E">
        <w:t xml:space="preserve">some </w:t>
      </w:r>
      <w:r w:rsidR="00761CB1">
        <w:t xml:space="preserve">effect sizes were of a similar magnitude to the main </w:t>
      </w:r>
      <w:r w:rsidR="00357852">
        <w:t xml:space="preserve">Mendelian randomization </w:t>
      </w:r>
      <w:r w:rsidR="00761CB1">
        <w:t>analysis</w:t>
      </w:r>
      <w:r w:rsidR="001646BF">
        <w:t>. For example, lifetime smoking was estimated to reduce household income</w:t>
      </w:r>
      <w:r w:rsidR="00E7287D">
        <w:t xml:space="preserve"> in all groups</w:t>
      </w:r>
      <w:r w:rsidR="001646BF">
        <w:t xml:space="preserve"> (</w:t>
      </w:r>
      <w:r w:rsidR="00210D61">
        <w:t xml:space="preserve">e.g. </w:t>
      </w:r>
      <w:r w:rsidR="001646BF">
        <w:t>mean difference</w:t>
      </w:r>
      <w:r w:rsidR="00E7287D">
        <w:t xml:space="preserve"> for ever smokers</w:t>
      </w:r>
      <w:r w:rsidR="001646BF">
        <w:t xml:space="preserve"> = -£</w:t>
      </w:r>
      <w:r w:rsidR="00E7287D">
        <w:t>5,795</w:t>
      </w:r>
      <w:r w:rsidR="001646BF">
        <w:t>, 95% CI: -£-</w:t>
      </w:r>
      <w:r w:rsidR="00E7287D">
        <w:t>10,980</w:t>
      </w:r>
      <w:r w:rsidR="001646BF">
        <w:t xml:space="preserve"> to </w:t>
      </w:r>
      <w:r w:rsidR="00E7287D">
        <w:t>-£610</w:t>
      </w:r>
      <w:r w:rsidR="001646BF">
        <w:t>)</w:t>
      </w:r>
      <w:r w:rsidR="00E7287D">
        <w:t xml:space="preserve"> and the chance of cohabiting in all groups (</w:t>
      </w:r>
      <w:r w:rsidR="00210D61">
        <w:t xml:space="preserve">e.g. </w:t>
      </w:r>
      <w:r w:rsidR="00E7287D">
        <w:t>APC</w:t>
      </w:r>
      <w:r w:rsidR="00BF4D2E">
        <w:t xml:space="preserve"> for ever smokers</w:t>
      </w:r>
      <w:r w:rsidR="00E7287D">
        <w:t xml:space="preserve"> = -4.1%, 95% CI: -1.7% to </w:t>
      </w:r>
      <w:r w:rsidR="00BF4D2E">
        <w:t>3.5%</w:t>
      </w:r>
      <w:r w:rsidR="00E7287D">
        <w:t>)</w:t>
      </w:r>
      <w:r w:rsidR="00BF4D2E">
        <w:t xml:space="preserve">. However, other effects were estimated to be inconsistent with the main </w:t>
      </w:r>
      <w:r w:rsidR="00357852">
        <w:t xml:space="preserve">Mendelian randomization </w:t>
      </w:r>
      <w:r w:rsidR="00BF4D2E">
        <w:t xml:space="preserve">analysis, for example lifetime smoking was estimated to reduce </w:t>
      </w:r>
      <w:r w:rsidR="00210D61">
        <w:t>deprivation</w:t>
      </w:r>
      <w:r w:rsidR="00BF4D2E">
        <w:t xml:space="preserve"> in subgroups of smokers (mean difference for ever smokers = -0.33, 95% CI: -0.86 to 0.19, approximately 41% of a decile of TDI).</w:t>
      </w:r>
    </w:p>
    <w:p w14:paraId="722DF6B5" w14:textId="1B142A7C" w:rsidR="001646BF" w:rsidRPr="002E281A" w:rsidRDefault="00765D63" w:rsidP="001646BF">
      <w:pPr>
        <w:pStyle w:val="Heading3"/>
      </w:pPr>
      <w:r>
        <w:t xml:space="preserve">rs1051730 as a Proxy for </w:t>
      </w:r>
      <w:r w:rsidR="001646BF">
        <w:t>Smoking Initiation</w:t>
      </w:r>
    </w:p>
    <w:p w14:paraId="6159F148" w14:textId="28BC72FA" w:rsidR="0070491F" w:rsidRDefault="00761CB1" w:rsidP="002E281A">
      <w:r>
        <w:t>In the main</w:t>
      </w:r>
      <w:r w:rsidR="0070491F">
        <w:t xml:space="preserve"> and split-sample</w:t>
      </w:r>
      <w:r>
        <w:t xml:space="preserve"> </w:t>
      </w:r>
      <w:r w:rsidR="00357852">
        <w:t xml:space="preserve">Mendelian randomization </w:t>
      </w:r>
      <w:r>
        <w:t>analys</w:t>
      </w:r>
      <w:r w:rsidR="0070491F">
        <w:t>e</w:t>
      </w:r>
      <w:r>
        <w:t xml:space="preserve">s, </w:t>
      </w:r>
      <w:r w:rsidR="0070491F">
        <w:t xml:space="preserve">smoking initiation was estimated to reduce household, the chance of owning accommodation, being satisfied with health, and of receiving a university degree, and increase </w:t>
      </w:r>
      <w:r w:rsidR="00210D61">
        <w:t>deprivation</w:t>
      </w:r>
      <w:r w:rsidR="0070491F">
        <w:t>.</w:t>
      </w:r>
    </w:p>
    <w:p w14:paraId="25ABF5AF" w14:textId="24E1DB06" w:rsidR="00761CB1" w:rsidRDefault="00210D61" w:rsidP="002E281A">
      <w:r>
        <w:t>T</w:t>
      </w:r>
      <w:r>
        <w:t>here were no estimates with P values below 0.0026</w:t>
      </w:r>
      <w:r>
        <w:t xml:space="preserve"> u</w:t>
      </w:r>
      <w:r w:rsidR="00761CB1">
        <w:t xml:space="preserve">sing rs1051730 as an </w:t>
      </w:r>
      <w:r>
        <w:t xml:space="preserve">instrumental variable </w:t>
      </w:r>
      <w:r w:rsidR="00761CB1">
        <w:t>for smoking initiation</w:t>
      </w:r>
      <w:r w:rsidR="0070491F">
        <w:t xml:space="preserve"> in all participants</w:t>
      </w:r>
      <w:r w:rsidR="00761CB1">
        <w:t>. However, CIs were very wide</w:t>
      </w:r>
      <w:r w:rsidR="001646BF">
        <w:t>, and</w:t>
      </w:r>
      <w:r w:rsidR="00BF4D2E">
        <w:t xml:space="preserve"> most</w:t>
      </w:r>
      <w:r w:rsidR="00761CB1">
        <w:t xml:space="preserve"> effect sizes were of a similar magnitude to the main </w:t>
      </w:r>
      <w:r w:rsidR="00357852">
        <w:t xml:space="preserve">Mendelian randomization </w:t>
      </w:r>
      <w:r w:rsidR="00761CB1">
        <w:t xml:space="preserve">analysis. For example, smoking initiation was estimated to reduce household income (mean difference = -£15,361, 95% CI: -£-33,642 to £2,919) and increase </w:t>
      </w:r>
      <w:r>
        <w:t>deprivation</w:t>
      </w:r>
      <w:r w:rsidR="00761CB1">
        <w:t xml:space="preserve"> (mean difference</w:t>
      </w:r>
      <w:r>
        <w:t xml:space="preserve"> in TDI</w:t>
      </w:r>
      <w:r w:rsidR="00761CB1">
        <w:t xml:space="preserve"> = 0.85, 95% CI: -0.73 to 2.43, approximately 106% of a decile of TDI)</w:t>
      </w:r>
      <w:r w:rsidR="0070491F">
        <w:t>.</w:t>
      </w:r>
    </w:p>
    <w:p w14:paraId="17F5012C" w14:textId="1474911B" w:rsidR="001646BF" w:rsidRPr="002E281A" w:rsidRDefault="001646BF" w:rsidP="001646BF">
      <w:pPr>
        <w:pStyle w:val="Heading3"/>
      </w:pPr>
      <w:r>
        <w:t>rs1051730</w:t>
      </w:r>
      <w:r w:rsidR="00765D63">
        <w:t xml:space="preserve"> Alone</w:t>
      </w:r>
    </w:p>
    <w:p w14:paraId="499C2447" w14:textId="5235A96B" w:rsidR="00F625F3" w:rsidRDefault="0070491F" w:rsidP="00F625F3">
      <w:r>
        <w:t>There were no associations with P values below 0.0026</w:t>
      </w:r>
      <w:r w:rsidR="001646BF">
        <w:t xml:space="preserve"> in any group of participants (all, ever smokers, current smokers, never smokers, former smokers)</w:t>
      </w:r>
      <w:r>
        <w:t xml:space="preserve"> between rs1051730 and any outcome when analysed using linear or logistic regression (as appropriate). However, CIs were </w:t>
      </w:r>
      <w:r w:rsidR="001646BF">
        <w:t xml:space="preserve">very </w:t>
      </w:r>
      <w:r>
        <w:t>wide. When restricting to P values of less than 0.05, rs1051730 was estimated to increase satisfaction with friendship in current smokers (APC = 23.1%, 95% CI: 5.6% to 40.6%) and ever smokers (APC = 9.2%, 95% CI: 0.6% to 18.4%), reduce household income in current smokers (mean difference = -£572, 95% CI: -£1,082 to -£62) and ever smokers (mean difference = -£286, 95% CI: -£567 to -£</w:t>
      </w:r>
      <w:r w:rsidR="001646BF">
        <w:t>6</w:t>
      </w:r>
      <w:r>
        <w:t>)</w:t>
      </w:r>
      <w:r w:rsidR="001646BF">
        <w:t>, and reduce weekly friend visits in never smokers (APC = -1.7%, 95% CI: -3.2% to -0.2%).</w:t>
      </w:r>
    </w:p>
    <w:p w14:paraId="7741FC57" w14:textId="7E617D7D" w:rsidR="004F63A4" w:rsidRPr="004F63A4" w:rsidRDefault="00E9679F" w:rsidP="004F63A4">
      <w:r>
        <w:t xml:space="preserve">Overall, the estimates from sensitivity analyses using rs1051730 have CIs that are too wide to confirm whether the main and split-sample </w:t>
      </w:r>
      <w:r w:rsidR="00357852">
        <w:t xml:space="preserve">Mendelian randomization </w:t>
      </w:r>
      <w:r>
        <w:t xml:space="preserve">estimates for lifetime smoking and smoking initiation are driven by smoking heaviness or other factors. However, </w:t>
      </w:r>
      <w:r w:rsidR="00E7287D">
        <w:t>many of the estimates using rs1051730 are consistent with the estimates using the PRS for lifetime smoking and smoking initiation, increasing our confidence in those results</w:t>
      </w:r>
      <w:r w:rsidR="00BF4D2E">
        <w:t>, especially for household income.</w:t>
      </w:r>
    </w:p>
    <w:p w14:paraId="0F6F9EEB" w14:textId="48306561" w:rsidR="00F15872" w:rsidRDefault="00F15872">
      <w:r>
        <w:br w:type="page"/>
      </w:r>
    </w:p>
    <w:p w14:paraId="03AE0313" w14:textId="46FF9955" w:rsidR="00F15872" w:rsidRDefault="00F15872" w:rsidP="00F15872">
      <w:pPr>
        <w:pStyle w:val="Heading1"/>
      </w:pPr>
      <w:r>
        <w:lastRenderedPageBreak/>
        <w:t>References</w:t>
      </w:r>
    </w:p>
    <w:p w14:paraId="238B843D" w14:textId="5B7FD518" w:rsidR="00AC4046" w:rsidRPr="00AC4046" w:rsidRDefault="00F15872" w:rsidP="00AC4046">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C4046" w:rsidRPr="00AC4046">
        <w:rPr>
          <w:rFonts w:ascii="Calibri" w:hAnsi="Calibri" w:cs="Calibri"/>
          <w:noProof/>
          <w:szCs w:val="24"/>
        </w:rPr>
        <w:t xml:space="preserve">1. </w:t>
      </w:r>
      <w:r w:rsidR="00AC4046" w:rsidRPr="00AC4046">
        <w:rPr>
          <w:rFonts w:ascii="Calibri" w:hAnsi="Calibri" w:cs="Calibri"/>
          <w:noProof/>
          <w:szCs w:val="24"/>
        </w:rPr>
        <w:tab/>
        <w:t>Bycroft C, Freeman C, Petkova D, Band G, Elliott LT, Sharp K, et al. Genome-wide genetic data on ~500,000 UK Biobank participants. bioRxiv [Internet]. 2017;166298. Available from: https://www.biorxiv.org/content/early/2017/07/20/166298</w:t>
      </w:r>
    </w:p>
    <w:p w14:paraId="3A5CD886"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2. </w:t>
      </w:r>
      <w:r w:rsidRPr="00AC4046">
        <w:rPr>
          <w:rFonts w:ascii="Calibri" w:hAnsi="Calibri" w:cs="Calibri"/>
          <w:noProof/>
          <w:szCs w:val="24"/>
        </w:rPr>
        <w:tab/>
        <w:t xml:space="preserve">Manichaikul A, Mychaleckyj JC, Rich SS, Daly K, Sale M, Chen WM. Robust relationship inference in genome-wide association studies. Bioinformatics. 2010;26(22):2867–73. </w:t>
      </w:r>
    </w:p>
    <w:p w14:paraId="16EB67A5"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3. </w:t>
      </w:r>
      <w:r w:rsidRPr="00AC4046">
        <w:rPr>
          <w:rFonts w:ascii="Calibri" w:hAnsi="Calibri" w:cs="Calibri"/>
          <w:noProof/>
          <w:szCs w:val="24"/>
        </w:rPr>
        <w:tab/>
        <w:t xml:space="preserve">O’Connell J, Sharp K, Shrine N, Wain L, Hall I, Tobin M, et al. Haplotype estimation for biobank-scale data sets. Nat Genet. 2016;48(7):817–20. </w:t>
      </w:r>
    </w:p>
    <w:p w14:paraId="5FF3EC0C"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4. </w:t>
      </w:r>
      <w:r w:rsidRPr="00AC4046">
        <w:rPr>
          <w:rFonts w:ascii="Calibri" w:hAnsi="Calibri" w:cs="Calibri"/>
          <w:noProof/>
          <w:szCs w:val="24"/>
        </w:rPr>
        <w:tab/>
        <w:t xml:space="preserve">Huang J, Howie B, McCarthy S, Memari Y, Walter K, Min JL, et al. Improved imputation of low-frequency and rare variants using the UK10K haplotype reference panel. Nat Commun. 2015;6. </w:t>
      </w:r>
    </w:p>
    <w:p w14:paraId="2BB370A9"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5. </w:t>
      </w:r>
      <w:r w:rsidRPr="00AC4046">
        <w:rPr>
          <w:rFonts w:ascii="Calibri" w:hAnsi="Calibri" w:cs="Calibri"/>
          <w:noProof/>
          <w:szCs w:val="24"/>
        </w:rPr>
        <w:tab/>
        <w:t>Howie B, Marchini J, Stephens M. Genotype Imputation with Thousands of Genomes. G3&amp;amp;#58; Genes|Genomes|Genetics [Internet]. 2011;1(6):457–70. Available from: http://g3journal.org/lookup/doi/10.1534/g3.111.001198</w:t>
      </w:r>
    </w:p>
    <w:p w14:paraId="1DF5D73E"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6. </w:t>
      </w:r>
      <w:r w:rsidRPr="00AC4046">
        <w:rPr>
          <w:rFonts w:ascii="Calibri" w:hAnsi="Calibri" w:cs="Calibri"/>
          <w:noProof/>
          <w:szCs w:val="24"/>
        </w:rPr>
        <w:tab/>
        <w:t>Mitchell, R., Hemani, G., Dudding, T., Corbin, L., Harrison, S., Paternoster L. UK Biobank Genetic Data: MRC-IEU Quality Control, version 2 - Datasets - data.bris [Internet]. data.bris. 2018. Available from: https://data.bris.ac.uk/data/dataset/1ovaau5sxunp2cv8rcy88688v</w:t>
      </w:r>
    </w:p>
    <w:p w14:paraId="7B4F22D0"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7. </w:t>
      </w:r>
      <w:r w:rsidRPr="00AC4046">
        <w:rPr>
          <w:rFonts w:ascii="Calibri" w:hAnsi="Calibri" w:cs="Calibri"/>
          <w:noProof/>
          <w:szCs w:val="24"/>
        </w:rPr>
        <w:tab/>
        <w:t>Hemani G, Zheng J, Elsworth B, Wade KH, Haberland V, Baird D, et al. The MR-Base platform supports systematic causal inference across the human phenome. Elife [Internet]. 2018;7:e34408. Available from: https://elifesciences.org/articles/34408</w:t>
      </w:r>
    </w:p>
    <w:p w14:paraId="25F775BB"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8. </w:t>
      </w:r>
      <w:r w:rsidRPr="00AC4046">
        <w:rPr>
          <w:rFonts w:ascii="Calibri" w:hAnsi="Calibri" w:cs="Calibri"/>
          <w:noProof/>
          <w:szCs w:val="24"/>
        </w:rPr>
        <w:tab/>
        <w:t xml:space="preserve">Altshuler DM, Durbin RM, Abecasis GR, Bentley DR, Chakravarti A, Clark AG, et al. An integrated map of genetic variation from 1,092 human genomes. Nature. 2012;135(V):0–9. </w:t>
      </w:r>
    </w:p>
    <w:p w14:paraId="216C5DA1"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9. </w:t>
      </w:r>
      <w:r w:rsidRPr="00AC4046">
        <w:rPr>
          <w:rFonts w:ascii="Calibri" w:hAnsi="Calibri" w:cs="Calibri"/>
          <w:noProof/>
          <w:szCs w:val="24"/>
        </w:rPr>
        <w:tab/>
        <w:t xml:space="preserve">Liu M, Jiang Y, Wedow R, Li Y, Brazel DM, Chen F, et al. Association studies of up to 1.2 million individuals yield new insights into the genetic etiology of tobacco and alcohol use. Vol. 51, Nature Genetics. 2019. p. 237–44. </w:t>
      </w:r>
    </w:p>
    <w:p w14:paraId="5550A308"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10. </w:t>
      </w:r>
      <w:r w:rsidRPr="00AC4046">
        <w:rPr>
          <w:rFonts w:ascii="Calibri" w:hAnsi="Calibri" w:cs="Calibri"/>
          <w:noProof/>
          <w:szCs w:val="24"/>
        </w:rPr>
        <w:tab/>
        <w:t>Okbay A, Baselmans BML, De Neve JE, Turley P, Nivard MG, Fontana MA, et al. Genetic variants associated with subjective well-being, depressive symptoms, and neuroticism identified through gen</w:t>
      </w:r>
      <w:bookmarkStart w:id="2" w:name="_GoBack"/>
      <w:bookmarkEnd w:id="2"/>
      <w:r w:rsidRPr="00AC4046">
        <w:rPr>
          <w:rFonts w:ascii="Calibri" w:hAnsi="Calibri" w:cs="Calibri"/>
          <w:noProof/>
          <w:szCs w:val="24"/>
        </w:rPr>
        <w:t xml:space="preserve">ome-wide analyses. Nat Genet. 2016;48(6):624–33. </w:t>
      </w:r>
    </w:p>
    <w:p w14:paraId="118B56EE"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11. </w:t>
      </w:r>
      <w:r w:rsidRPr="00AC4046">
        <w:rPr>
          <w:rFonts w:ascii="Calibri" w:hAnsi="Calibri" w:cs="Calibri"/>
          <w:noProof/>
          <w:szCs w:val="24"/>
        </w:rPr>
        <w:tab/>
        <w:t xml:space="preserve">Wray NR, Ripke S, Mattheisen M, Trzaskowski M, Byrne EM, Abdellaoui A, et al. Genome-wide association analyses identify 44 risk variants and refine the genetic architecture of major depression. Nat Genet. 2018;50(5):668–81. </w:t>
      </w:r>
    </w:p>
    <w:p w14:paraId="2992A6F4"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12. </w:t>
      </w:r>
      <w:r w:rsidRPr="00AC4046">
        <w:rPr>
          <w:rFonts w:ascii="Calibri" w:hAnsi="Calibri" w:cs="Calibri"/>
          <w:noProof/>
          <w:szCs w:val="24"/>
        </w:rPr>
        <w:tab/>
        <w:t xml:space="preserve">Tyrrell J, Jones SE, Beaumont R, Astley CM, Lovell R, Yaghootkar H, et al. Height, body mass index, and socioeconomic status: Mendelian randomisation study in UK Biobank. BMJ. 2016;352. </w:t>
      </w:r>
    </w:p>
    <w:p w14:paraId="7A1BA4D8" w14:textId="77777777" w:rsidR="00AC4046" w:rsidRPr="00AC4046" w:rsidRDefault="00AC4046" w:rsidP="00AC4046">
      <w:pPr>
        <w:widowControl w:val="0"/>
        <w:autoSpaceDE w:val="0"/>
        <w:autoSpaceDN w:val="0"/>
        <w:adjustRightInd w:val="0"/>
        <w:ind w:left="640" w:hanging="640"/>
        <w:rPr>
          <w:rFonts w:ascii="Calibri" w:hAnsi="Calibri" w:cs="Calibri"/>
          <w:noProof/>
          <w:szCs w:val="24"/>
        </w:rPr>
      </w:pPr>
      <w:r w:rsidRPr="00AC4046">
        <w:rPr>
          <w:rFonts w:ascii="Calibri" w:hAnsi="Calibri" w:cs="Calibri"/>
          <w:noProof/>
          <w:szCs w:val="24"/>
        </w:rPr>
        <w:t xml:space="preserve">13. </w:t>
      </w:r>
      <w:r w:rsidRPr="00AC4046">
        <w:rPr>
          <w:rFonts w:ascii="Calibri" w:hAnsi="Calibri" w:cs="Calibri"/>
          <w:noProof/>
          <w:szCs w:val="24"/>
        </w:rPr>
        <w:tab/>
        <w:t xml:space="preserve">Altman DG, Bland JM. Interaction revisited: The difference between two estimates. BMJ. 2003;326(7382):219. </w:t>
      </w:r>
    </w:p>
    <w:p w14:paraId="118FFA3E" w14:textId="77777777" w:rsidR="00AC4046" w:rsidRPr="00AC4046" w:rsidRDefault="00AC4046" w:rsidP="00AC4046">
      <w:pPr>
        <w:widowControl w:val="0"/>
        <w:autoSpaceDE w:val="0"/>
        <w:autoSpaceDN w:val="0"/>
        <w:adjustRightInd w:val="0"/>
        <w:ind w:left="640" w:hanging="640"/>
        <w:rPr>
          <w:rFonts w:ascii="Calibri" w:hAnsi="Calibri" w:cs="Calibri"/>
          <w:noProof/>
        </w:rPr>
      </w:pPr>
      <w:r w:rsidRPr="00AC4046">
        <w:rPr>
          <w:rFonts w:ascii="Calibri" w:hAnsi="Calibri" w:cs="Calibri"/>
          <w:noProof/>
          <w:szCs w:val="24"/>
        </w:rPr>
        <w:t xml:space="preserve">14. </w:t>
      </w:r>
      <w:r w:rsidRPr="00AC4046">
        <w:rPr>
          <w:rFonts w:ascii="Calibri" w:hAnsi="Calibri" w:cs="Calibri"/>
          <w:noProof/>
          <w:szCs w:val="24"/>
        </w:rPr>
        <w:tab/>
        <w:t xml:space="preserve">Thorgeirsson TE, Geller F, Sulem P, Rafnar T, Wiste A, Magnusson KP, et al. A variant associated with nicotine dependence, lung cancer and peripheral arterial disease. Nature. 2008;452(7187):638–42. </w:t>
      </w:r>
    </w:p>
    <w:p w14:paraId="56AA256C" w14:textId="686EBBD0" w:rsidR="00F15872" w:rsidRPr="00F15872" w:rsidRDefault="00F15872" w:rsidP="00F15872">
      <w:r>
        <w:fldChar w:fldCharType="end"/>
      </w:r>
    </w:p>
    <w:p w14:paraId="1E900C68" w14:textId="77777777" w:rsidR="00B6025E" w:rsidRDefault="00B6025E" w:rsidP="00B6025E"/>
    <w:p w14:paraId="49FEF9FB" w14:textId="711DEC27" w:rsidR="00B6025E" w:rsidRPr="00B6025E" w:rsidRDefault="00B6025E" w:rsidP="00B6025E"/>
    <w:sectPr w:rsidR="00B6025E" w:rsidRPr="00B6025E">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FEC0C" w14:textId="77777777" w:rsidR="00E9679F" w:rsidRDefault="00E9679F" w:rsidP="00F53236">
      <w:pPr>
        <w:spacing w:after="0"/>
      </w:pPr>
      <w:r>
        <w:separator/>
      </w:r>
    </w:p>
  </w:endnote>
  <w:endnote w:type="continuationSeparator" w:id="0">
    <w:p w14:paraId="3CC95296" w14:textId="77777777" w:rsidR="00E9679F" w:rsidRDefault="00E9679F" w:rsidP="00F532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CAB4D0" w14:textId="77777777" w:rsidR="00E9679F" w:rsidRDefault="00E96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9876096"/>
      <w:docPartObj>
        <w:docPartGallery w:val="Page Numbers (Bottom of Page)"/>
        <w:docPartUnique/>
      </w:docPartObj>
    </w:sdtPr>
    <w:sdtEndPr>
      <w:rPr>
        <w:noProof/>
      </w:rPr>
    </w:sdtEndPr>
    <w:sdtContent>
      <w:p w14:paraId="7DAE2165" w14:textId="7DD2F723" w:rsidR="00E9679F" w:rsidRDefault="00E967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7465EB" w14:textId="77777777" w:rsidR="00E9679F" w:rsidRDefault="00E96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F09F9A" w14:textId="77777777" w:rsidR="00E9679F" w:rsidRDefault="00E96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7EF5AF" w14:textId="77777777" w:rsidR="00E9679F" w:rsidRDefault="00E9679F" w:rsidP="00F53236">
      <w:pPr>
        <w:spacing w:after="0"/>
      </w:pPr>
      <w:r>
        <w:separator/>
      </w:r>
    </w:p>
  </w:footnote>
  <w:footnote w:type="continuationSeparator" w:id="0">
    <w:p w14:paraId="2708BD27" w14:textId="77777777" w:rsidR="00E9679F" w:rsidRDefault="00E9679F" w:rsidP="00F5323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E38EB" w14:textId="77777777" w:rsidR="00E9679F" w:rsidRDefault="00E967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1272D" w14:textId="77777777" w:rsidR="00E9679F" w:rsidRDefault="00E967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F63D9" w14:textId="77777777" w:rsidR="00E9679F" w:rsidRDefault="00E967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20D71"/>
    <w:multiLevelType w:val="hybridMultilevel"/>
    <w:tmpl w:val="9F5610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F913F3"/>
    <w:multiLevelType w:val="hybridMultilevel"/>
    <w:tmpl w:val="E3802D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04013F"/>
    <w:multiLevelType w:val="hybridMultilevel"/>
    <w:tmpl w:val="D2C8F2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BE2DED"/>
    <w:multiLevelType w:val="hybridMultilevel"/>
    <w:tmpl w:val="3EA26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7A0DFD"/>
    <w:multiLevelType w:val="hybridMultilevel"/>
    <w:tmpl w:val="B700EA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DA6EE0"/>
    <w:multiLevelType w:val="hybridMultilevel"/>
    <w:tmpl w:val="CBF4F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65579B"/>
    <w:multiLevelType w:val="hybridMultilevel"/>
    <w:tmpl w:val="253A78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5"/>
  </w:num>
  <w:num w:numId="4">
    <w:abstractNumId w:val="1"/>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9AE"/>
    <w:rsid w:val="00014E83"/>
    <w:rsid w:val="000150E0"/>
    <w:rsid w:val="00031061"/>
    <w:rsid w:val="000446C4"/>
    <w:rsid w:val="000478EF"/>
    <w:rsid w:val="000642D4"/>
    <w:rsid w:val="00072C1B"/>
    <w:rsid w:val="0008729A"/>
    <w:rsid w:val="000D50D6"/>
    <w:rsid w:val="001132C7"/>
    <w:rsid w:val="001247A4"/>
    <w:rsid w:val="00131C3C"/>
    <w:rsid w:val="001506E5"/>
    <w:rsid w:val="001576C7"/>
    <w:rsid w:val="001638A5"/>
    <w:rsid w:val="001646BF"/>
    <w:rsid w:val="0018029D"/>
    <w:rsid w:val="001942F3"/>
    <w:rsid w:val="001B34F0"/>
    <w:rsid w:val="001D07C0"/>
    <w:rsid w:val="001E79F0"/>
    <w:rsid w:val="001F0E98"/>
    <w:rsid w:val="00203737"/>
    <w:rsid w:val="00210D61"/>
    <w:rsid w:val="0023618C"/>
    <w:rsid w:val="002469AE"/>
    <w:rsid w:val="00263C00"/>
    <w:rsid w:val="002923F5"/>
    <w:rsid w:val="002A5D1A"/>
    <w:rsid w:val="002C4049"/>
    <w:rsid w:val="002E281A"/>
    <w:rsid w:val="002F013D"/>
    <w:rsid w:val="002F54B9"/>
    <w:rsid w:val="00307E5C"/>
    <w:rsid w:val="00314D4D"/>
    <w:rsid w:val="00347485"/>
    <w:rsid w:val="00350FB3"/>
    <w:rsid w:val="00357852"/>
    <w:rsid w:val="00363037"/>
    <w:rsid w:val="003671EF"/>
    <w:rsid w:val="003C46C6"/>
    <w:rsid w:val="004136C1"/>
    <w:rsid w:val="00415A66"/>
    <w:rsid w:val="00415F96"/>
    <w:rsid w:val="00445E4C"/>
    <w:rsid w:val="0045087D"/>
    <w:rsid w:val="00450D1E"/>
    <w:rsid w:val="00451292"/>
    <w:rsid w:val="004719D2"/>
    <w:rsid w:val="0048264B"/>
    <w:rsid w:val="004927EA"/>
    <w:rsid w:val="004A113A"/>
    <w:rsid w:val="004C1A24"/>
    <w:rsid w:val="004D1282"/>
    <w:rsid w:val="004D44F9"/>
    <w:rsid w:val="004E4240"/>
    <w:rsid w:val="004F63A4"/>
    <w:rsid w:val="00513468"/>
    <w:rsid w:val="00513ACA"/>
    <w:rsid w:val="005327D7"/>
    <w:rsid w:val="005427CC"/>
    <w:rsid w:val="00554328"/>
    <w:rsid w:val="00574B55"/>
    <w:rsid w:val="00574D88"/>
    <w:rsid w:val="005A32A2"/>
    <w:rsid w:val="005B3C4E"/>
    <w:rsid w:val="005C1616"/>
    <w:rsid w:val="005C65FC"/>
    <w:rsid w:val="005E1BCD"/>
    <w:rsid w:val="005E4180"/>
    <w:rsid w:val="005F4CFD"/>
    <w:rsid w:val="00607A46"/>
    <w:rsid w:val="0061168A"/>
    <w:rsid w:val="00637130"/>
    <w:rsid w:val="00642987"/>
    <w:rsid w:val="00657DC7"/>
    <w:rsid w:val="006730C1"/>
    <w:rsid w:val="006A41C9"/>
    <w:rsid w:val="00703E86"/>
    <w:rsid w:val="0070491F"/>
    <w:rsid w:val="00716345"/>
    <w:rsid w:val="00746156"/>
    <w:rsid w:val="00747CA3"/>
    <w:rsid w:val="00750EBD"/>
    <w:rsid w:val="00761CB1"/>
    <w:rsid w:val="00764E6C"/>
    <w:rsid w:val="00765D63"/>
    <w:rsid w:val="00785965"/>
    <w:rsid w:val="007B0327"/>
    <w:rsid w:val="00814742"/>
    <w:rsid w:val="00831B39"/>
    <w:rsid w:val="00831EDA"/>
    <w:rsid w:val="008B5D5F"/>
    <w:rsid w:val="008C768E"/>
    <w:rsid w:val="008F48D4"/>
    <w:rsid w:val="009019AE"/>
    <w:rsid w:val="00912033"/>
    <w:rsid w:val="00960E7A"/>
    <w:rsid w:val="00981839"/>
    <w:rsid w:val="00987ECB"/>
    <w:rsid w:val="00991C8A"/>
    <w:rsid w:val="00992EFD"/>
    <w:rsid w:val="009A5714"/>
    <w:rsid w:val="009A609B"/>
    <w:rsid w:val="009B1C2A"/>
    <w:rsid w:val="009D6A92"/>
    <w:rsid w:val="009F1F1B"/>
    <w:rsid w:val="009F733D"/>
    <w:rsid w:val="00A21796"/>
    <w:rsid w:val="00A37084"/>
    <w:rsid w:val="00A51407"/>
    <w:rsid w:val="00A570EF"/>
    <w:rsid w:val="00A616A0"/>
    <w:rsid w:val="00A728B8"/>
    <w:rsid w:val="00A755F8"/>
    <w:rsid w:val="00AC03A4"/>
    <w:rsid w:val="00AC4046"/>
    <w:rsid w:val="00AF4F6C"/>
    <w:rsid w:val="00B14F5E"/>
    <w:rsid w:val="00B6025E"/>
    <w:rsid w:val="00B71653"/>
    <w:rsid w:val="00B72D8D"/>
    <w:rsid w:val="00BC44D3"/>
    <w:rsid w:val="00BD452E"/>
    <w:rsid w:val="00BF4D2E"/>
    <w:rsid w:val="00BF7DBE"/>
    <w:rsid w:val="00C64F20"/>
    <w:rsid w:val="00CA6FFC"/>
    <w:rsid w:val="00CA76D1"/>
    <w:rsid w:val="00CC7A39"/>
    <w:rsid w:val="00D17F3B"/>
    <w:rsid w:val="00D33358"/>
    <w:rsid w:val="00D641DC"/>
    <w:rsid w:val="00DA053A"/>
    <w:rsid w:val="00DA530B"/>
    <w:rsid w:val="00DD6967"/>
    <w:rsid w:val="00DF158B"/>
    <w:rsid w:val="00DF60AE"/>
    <w:rsid w:val="00E124B6"/>
    <w:rsid w:val="00E12B45"/>
    <w:rsid w:val="00E30E60"/>
    <w:rsid w:val="00E441C6"/>
    <w:rsid w:val="00E4487C"/>
    <w:rsid w:val="00E56D31"/>
    <w:rsid w:val="00E7287D"/>
    <w:rsid w:val="00E9679F"/>
    <w:rsid w:val="00EC5D36"/>
    <w:rsid w:val="00ED30CC"/>
    <w:rsid w:val="00EE0D98"/>
    <w:rsid w:val="00F063B6"/>
    <w:rsid w:val="00F11427"/>
    <w:rsid w:val="00F15872"/>
    <w:rsid w:val="00F259D0"/>
    <w:rsid w:val="00F428F8"/>
    <w:rsid w:val="00F53236"/>
    <w:rsid w:val="00F625F3"/>
    <w:rsid w:val="00F653A0"/>
    <w:rsid w:val="00F91C13"/>
    <w:rsid w:val="00F94497"/>
    <w:rsid w:val="00FB774D"/>
    <w:rsid w:val="00FC7524"/>
    <w:rsid w:val="00FD1202"/>
    <w:rsid w:val="00FD64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6E99E89B"/>
  <w15:chartTrackingRefBased/>
  <w15:docId w15:val="{50DB5201-2654-41AD-93D4-58C37FF28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625F3"/>
    <w:pPr>
      <w:spacing w:line="240" w:lineRule="auto"/>
      <w:jc w:val="both"/>
    </w:pPr>
  </w:style>
  <w:style w:type="paragraph" w:styleId="Heading1">
    <w:name w:val="heading 1"/>
    <w:basedOn w:val="Normal"/>
    <w:next w:val="Normal"/>
    <w:link w:val="Heading1Char"/>
    <w:uiPriority w:val="9"/>
    <w:qFormat/>
    <w:rsid w:val="004826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826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26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0AE"/>
    <w:rPr>
      <w:sz w:val="16"/>
      <w:szCs w:val="16"/>
    </w:rPr>
  </w:style>
  <w:style w:type="paragraph" w:styleId="CommentText">
    <w:name w:val="annotation text"/>
    <w:basedOn w:val="Normal"/>
    <w:link w:val="CommentTextChar"/>
    <w:uiPriority w:val="99"/>
    <w:unhideWhenUsed/>
    <w:rsid w:val="00DF60AE"/>
    <w:rPr>
      <w:sz w:val="20"/>
      <w:szCs w:val="20"/>
    </w:rPr>
  </w:style>
  <w:style w:type="character" w:customStyle="1" w:styleId="CommentTextChar">
    <w:name w:val="Comment Text Char"/>
    <w:basedOn w:val="DefaultParagraphFont"/>
    <w:link w:val="CommentText"/>
    <w:uiPriority w:val="99"/>
    <w:rsid w:val="00DF60AE"/>
    <w:rPr>
      <w:sz w:val="20"/>
      <w:szCs w:val="20"/>
    </w:rPr>
  </w:style>
  <w:style w:type="paragraph" w:styleId="BalloonText">
    <w:name w:val="Balloon Text"/>
    <w:basedOn w:val="Normal"/>
    <w:link w:val="BalloonTextChar"/>
    <w:uiPriority w:val="99"/>
    <w:semiHidden/>
    <w:unhideWhenUsed/>
    <w:rsid w:val="0048264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64B"/>
    <w:rPr>
      <w:rFonts w:ascii="Segoe UI" w:hAnsi="Segoe UI" w:cs="Segoe UI"/>
      <w:sz w:val="18"/>
      <w:szCs w:val="18"/>
    </w:rPr>
  </w:style>
  <w:style w:type="character" w:customStyle="1" w:styleId="Heading3Char">
    <w:name w:val="Heading 3 Char"/>
    <w:basedOn w:val="DefaultParagraphFont"/>
    <w:link w:val="Heading3"/>
    <w:uiPriority w:val="9"/>
    <w:rsid w:val="0048264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48264B"/>
    <w:pPr>
      <w:ind w:left="720"/>
      <w:contextualSpacing/>
    </w:pPr>
  </w:style>
  <w:style w:type="character" w:customStyle="1" w:styleId="Heading2Char">
    <w:name w:val="Heading 2 Char"/>
    <w:basedOn w:val="DefaultParagraphFont"/>
    <w:link w:val="Heading2"/>
    <w:uiPriority w:val="9"/>
    <w:rsid w:val="0048264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48264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8264B"/>
    <w:rPr>
      <w:color w:val="0563C1" w:themeColor="hyperlink"/>
      <w:u w:val="single"/>
    </w:rPr>
  </w:style>
  <w:style w:type="character" w:styleId="UnresolvedMention">
    <w:name w:val="Unresolved Mention"/>
    <w:basedOn w:val="DefaultParagraphFont"/>
    <w:uiPriority w:val="99"/>
    <w:semiHidden/>
    <w:unhideWhenUsed/>
    <w:rsid w:val="008F48D4"/>
    <w:rPr>
      <w:color w:val="605E5C"/>
      <w:shd w:val="clear" w:color="auto" w:fill="E1DFDD"/>
    </w:rPr>
  </w:style>
  <w:style w:type="character" w:styleId="FollowedHyperlink">
    <w:name w:val="FollowedHyperlink"/>
    <w:basedOn w:val="DefaultParagraphFont"/>
    <w:uiPriority w:val="99"/>
    <w:semiHidden/>
    <w:unhideWhenUsed/>
    <w:rsid w:val="00D33358"/>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1F0E98"/>
    <w:rPr>
      <w:b/>
      <w:bCs/>
    </w:rPr>
  </w:style>
  <w:style w:type="character" w:customStyle="1" w:styleId="CommentSubjectChar">
    <w:name w:val="Comment Subject Char"/>
    <w:basedOn w:val="CommentTextChar"/>
    <w:link w:val="CommentSubject"/>
    <w:uiPriority w:val="99"/>
    <w:semiHidden/>
    <w:rsid w:val="001F0E98"/>
    <w:rPr>
      <w:b/>
      <w:bCs/>
      <w:sz w:val="20"/>
      <w:szCs w:val="20"/>
    </w:rPr>
  </w:style>
  <w:style w:type="paragraph" w:styleId="Header">
    <w:name w:val="header"/>
    <w:basedOn w:val="Normal"/>
    <w:link w:val="HeaderChar"/>
    <w:uiPriority w:val="99"/>
    <w:unhideWhenUsed/>
    <w:rsid w:val="002469AE"/>
    <w:pPr>
      <w:tabs>
        <w:tab w:val="center" w:pos="4513"/>
        <w:tab w:val="right" w:pos="9026"/>
      </w:tabs>
      <w:spacing w:after="0"/>
    </w:pPr>
  </w:style>
  <w:style w:type="character" w:customStyle="1" w:styleId="HeaderChar">
    <w:name w:val="Header Char"/>
    <w:basedOn w:val="DefaultParagraphFont"/>
    <w:link w:val="Header"/>
    <w:uiPriority w:val="99"/>
    <w:rsid w:val="002469AE"/>
  </w:style>
  <w:style w:type="paragraph" w:styleId="Footer">
    <w:name w:val="footer"/>
    <w:basedOn w:val="Normal"/>
    <w:link w:val="FooterChar"/>
    <w:uiPriority w:val="99"/>
    <w:unhideWhenUsed/>
    <w:rsid w:val="002469AE"/>
    <w:pPr>
      <w:tabs>
        <w:tab w:val="center" w:pos="4513"/>
        <w:tab w:val="right" w:pos="9026"/>
      </w:tabs>
      <w:spacing w:after="0"/>
    </w:pPr>
  </w:style>
  <w:style w:type="character" w:customStyle="1" w:styleId="FooterChar">
    <w:name w:val="Footer Char"/>
    <w:basedOn w:val="DefaultParagraphFont"/>
    <w:link w:val="Footer"/>
    <w:uiPriority w:val="99"/>
    <w:rsid w:val="002469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bi.ac.uk/gwa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ons.maps.arcgis.com/home/item.html?id=dfa0ff74981b4b228d2030d852f0b14a"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0EFF7-E426-4CC9-8515-8C8534094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6</Pages>
  <Words>32659</Words>
  <Characters>186157</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15</cp:revision>
  <dcterms:created xsi:type="dcterms:W3CDTF">2019-09-19T14:43:00Z</dcterms:created>
  <dcterms:modified xsi:type="dcterms:W3CDTF">2019-09-1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0320761-1b12-3bff-8b0f-d4c691ed52e2</vt:lpwstr>
  </property>
</Properties>
</file>